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15C70FDE"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902099">
        <w:rPr>
          <w:bCs/>
        </w:rPr>
        <w:instrText xml:space="preserve"> ADDIN ZOTERO_ITEM CSL_CITATION {"citationID":"HEOas9gF","properties":{"formattedCitation":"\\super 1\\uc0\\u8211{}3\\nosupersub{}","plainCitation":"1–3","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902099">
        <w:rPr>
          <w:bCs/>
        </w:rPr>
        <w:instrText xml:space="preserve"> ADDIN ZOTERO_ITEM CSL_CITATION {"citationID":"KeVwNmcY","properties":{"formattedCitation":"\\super 1,2,4\\nosupersub{}","plainCitation":"1,2,4","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3EA22CA" w14:textId="014B91EC" w:rsidR="008F3031" w:rsidRDefault="003477A7" w:rsidP="00E57CEC">
      <w:pPr>
        <w:spacing w:line="240" w:lineRule="auto"/>
        <w:ind w:firstLine="540"/>
        <w:jc w:val="both"/>
        <w:rPr>
          <w:ins w:id="83" w:author="Billy Mitchell" w:date="2024-11-12T22:14:00Z" w16du:dateUtc="2024-11-13T03:14:00Z"/>
        </w:rPr>
      </w:pPr>
      <w:ins w:id="84" w:author="Billy Mitchell" w:date="2024-11-12T21:20:00Z" w16du:dateUtc="2024-11-13T02:20:00Z">
        <w:r>
          <w:t>Doe</w:t>
        </w:r>
      </w:ins>
      <w:ins w:id="85" w:author="Billy Mitchell" w:date="2024-11-12T22:10:00Z" w16du:dateUtc="2024-11-13T03:10:00Z">
        <w:r w:rsidR="008F3031">
          <w:t>s</w:t>
        </w:r>
      </w:ins>
      <w:ins w:id="86" w:author="Billy Mitchell" w:date="2024-11-12T21:20:00Z" w16du:dateUtc="2024-11-13T02:20:00Z">
        <w:r>
          <w:t xml:space="preserve"> atten</w:t>
        </w:r>
      </w:ins>
      <w:ins w:id="87" w:author="Billy Mitchell" w:date="2024-11-12T22:10:00Z" w16du:dateUtc="2024-11-13T03:10:00Z">
        <w:r w:rsidR="008F3031">
          <w:t>ding</w:t>
        </w:r>
      </w:ins>
      <w:ins w:id="88" w:author="Billy Mitchell" w:date="2024-11-12T21:20:00Z" w16du:dateUtc="2024-11-13T02:20:00Z">
        <w:r>
          <w:t xml:space="preserve"> to a phenomenon fundamentally change that phenomenon? </w:t>
        </w:r>
      </w:ins>
      <w:ins w:id="89" w:author="Billy Mitchell" w:date="2024-11-12T22:10:00Z" w16du:dateUtc="2024-11-13T03:10:00Z">
        <w:r w:rsidR="008F3031">
          <w:t>C</w:t>
        </w:r>
      </w:ins>
      <w:ins w:id="90" w:author="Billy Mitchell" w:date="2024-11-12T22:07:00Z" w16du:dateUtc="2024-11-13T03:07:00Z">
        <w:r w:rsidR="008F3031">
          <w:t xml:space="preserve">oncerns regarding the </w:t>
        </w:r>
      </w:ins>
      <w:ins w:id="91" w:author="Billy Mitchell" w:date="2024-11-12T21:21:00Z" w16du:dateUtc="2024-11-13T02:21:00Z">
        <w:r w:rsidRPr="00A565EC">
          <w:t>“</w:t>
        </w:r>
      </w:ins>
      <w:ins w:id="92" w:author="Billy Mitchell" w:date="2024-11-12T21:25:00Z" w16du:dateUtc="2024-11-13T02:25:00Z">
        <w:r>
          <w:t>o</w:t>
        </w:r>
      </w:ins>
      <w:ins w:id="93" w:author="Billy Mitchell" w:date="2024-11-12T21:21:00Z" w16du:dateUtc="2024-11-13T02:21:00Z">
        <w:r w:rsidRPr="00A565EC">
          <w:t>bserver effect</w:t>
        </w:r>
      </w:ins>
      <w:ins w:id="94" w:author="Billy Mitchell" w:date="2024-11-12T21:25:00Z" w16du:dateUtc="2024-11-13T02:25:00Z">
        <w:r>
          <w:t>”</w:t>
        </w:r>
      </w:ins>
      <w:ins w:id="95" w:author="Billy Mitchell" w:date="2024-11-12T21:24:00Z" w16du:dateUtc="2024-11-13T02:24:00Z">
        <w:r>
          <w:t xml:space="preserve"> </w:t>
        </w:r>
      </w:ins>
      <w:ins w:id="96" w:author="Billy Mitchell" w:date="2024-11-12T22:08:00Z" w16du:dateUtc="2024-11-13T03:08:00Z">
        <w:r w:rsidR="008F3031">
          <w:t>are</w:t>
        </w:r>
      </w:ins>
      <w:ins w:id="97" w:author="Billy Mitchell" w:date="2024-11-12T22:10:00Z" w16du:dateUtc="2024-11-13T03:10:00Z">
        <w:r w:rsidR="008F3031">
          <w:t xml:space="preserve"> prominently featured</w:t>
        </w:r>
      </w:ins>
      <w:ins w:id="98" w:author="Billy Mitchell" w:date="2024-11-12T21:26:00Z" w16du:dateUtc="2024-11-13T02:26:00Z">
        <w:r>
          <w:t xml:space="preserve"> within </w:t>
        </w:r>
      </w:ins>
      <w:del w:id="99" w:author="Billy Mitchell" w:date="2024-11-12T21:23:00Z" w16du:dateUtc="2024-11-13T02:23:00Z">
        <w:r w:rsidR="00B92AC0" w:rsidRPr="00C83F06" w:rsidDel="003477A7">
          <w:delText>A persistent problem in</w:delText>
        </w:r>
      </w:del>
      <w:del w:id="100" w:author="Billy Mitchell" w:date="2024-11-12T21:26:00Z" w16du:dateUtc="2024-11-13T02:26:00Z">
        <w:r w:rsidR="00B92AC0" w:rsidRPr="00C83F06" w:rsidDel="003477A7">
          <w:delText xml:space="preserve"> </w:delText>
        </w:r>
      </w:del>
      <w:r w:rsidR="00B92AC0" w:rsidRPr="00C83F06">
        <w:t>quantum mechanics</w:t>
      </w:r>
      <w:ins w:id="101" w:author="Billy Mitchell" w:date="2024-10-30T11:40:00Z" w16du:dateUtc="2024-10-30T15:40:00Z">
        <w:r w:rsidR="008B21B9">
          <w:t xml:space="preserve"> </w:t>
        </w:r>
      </w:ins>
      <w:r w:rsidR="008B21B9">
        <w:fldChar w:fldCharType="begin"/>
      </w:r>
      <w:r w:rsidR="00902099">
        <w:instrText xml:space="preserve"> ADDIN ZOTERO_ITEM CSL_CITATION {"citationID":"9SQeaOgr","properties":{"formattedCitation":"\\super 5\\nosupersub{}","plainCitation":"5","noteIndex":0},"citationItems":[{"id":16382,"uris":["http://zotero.org/users/6239255/items/UPGNE22G"],"itemData":{"id":16382,"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00B92AC0" w:rsidRPr="00A565EC">
        <w:t>,</w:t>
      </w:r>
      <w:ins w:id="102" w:author="Billy Mitchell" w:date="2024-11-12T22:10:00Z" w16du:dateUtc="2024-11-13T03:10:00Z">
        <w:r w:rsidR="008F3031">
          <w:t xml:space="preserve"> but</w:t>
        </w:r>
      </w:ins>
      <w:ins w:id="103" w:author="Billy Mitchell" w:date="2024-11-12T21:26:00Z" w16du:dateUtc="2024-11-13T02:26:00Z">
        <w:r>
          <w:t xml:space="preserve"> </w:t>
        </w:r>
      </w:ins>
      <w:ins w:id="104" w:author="Billy Mitchell" w:date="2024-11-12T22:13:00Z" w16du:dateUtc="2024-11-13T03:13:00Z">
        <w:r w:rsidR="008F3031">
          <w:t>tension between the act of observing and what is being observed or measured</w:t>
        </w:r>
      </w:ins>
      <w:ins w:id="105" w:author="Billy Mitchell" w:date="2024-11-12T22:12:00Z" w16du:dateUtc="2024-11-13T03:12:00Z">
        <w:r w:rsidR="008F3031">
          <w:t xml:space="preserve"> </w:t>
        </w:r>
      </w:ins>
      <w:ins w:id="106" w:author="Billy Mitchell" w:date="2024-11-12T22:08:00Z" w16du:dateUtc="2024-11-13T03:08:00Z">
        <w:r w:rsidR="008F3031" w:rsidRPr="00A565EC">
          <w:t>extends beyond waves and particles</w:t>
        </w:r>
      </w:ins>
      <w:ins w:id="107" w:author="Billy Mitchell" w:date="2024-11-12T22:09:00Z" w16du:dateUtc="2024-11-13T03:09:00Z">
        <w:r w:rsidR="008F3031">
          <w:t xml:space="preserve"> to</w:t>
        </w:r>
      </w:ins>
      <w:ins w:id="108" w:author="Billy Mitchell" w:date="2024-11-12T22:08:00Z" w16du:dateUtc="2024-11-13T03:08:00Z">
        <w:r w:rsidR="008F3031" w:rsidRPr="00A565EC">
          <w:t xml:space="preserve"> </w:t>
        </w:r>
      </w:ins>
      <w:ins w:id="109" w:author="Billy Mitchell" w:date="2024-11-12T22:09:00Z" w16du:dateUtc="2024-11-13T03:09:00Z">
        <w:r w:rsidR="008F3031" w:rsidRPr="00A565EC">
          <w:t>science more generally</w:t>
        </w:r>
        <w:r w:rsidR="008F3031">
          <w:t xml:space="preserve"> </w:t>
        </w:r>
        <w:r w:rsidR="008F3031">
          <w:fldChar w:fldCharType="begin"/>
        </w:r>
        <w:r w:rsidR="008F3031">
          <w: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F3031">
          <w:fldChar w:fldCharType="separate"/>
        </w:r>
        <w:r w:rsidR="008F3031" w:rsidRPr="00662B7D">
          <w:rPr>
            <w:vertAlign w:val="superscript"/>
          </w:rPr>
          <w:t>6</w:t>
        </w:r>
        <w:r w:rsidR="008F3031">
          <w:fldChar w:fldCharType="end"/>
        </w:r>
        <w:r w:rsidR="008F3031">
          <w:t xml:space="preserve"> </w:t>
        </w:r>
      </w:ins>
      <w:ins w:id="110" w:author="Billy Mitchell" w:date="2024-11-12T22:08:00Z" w16du:dateUtc="2024-11-13T03:08:00Z">
        <w:r w:rsidR="008F3031" w:rsidRPr="00A565EC">
          <w:t>and is in some respects at the core of psychological science</w:t>
        </w:r>
      </w:ins>
      <w:ins w:id="111" w:author="Billy Mitchell" w:date="2024-11-12T22:09:00Z" w16du:dateUtc="2024-11-13T03:09:00Z">
        <w:r w:rsidR="008F3031">
          <w:t>.</w:t>
        </w:r>
      </w:ins>
      <w:ins w:id="112" w:author="Billy Mitchell" w:date="2024-11-12T22:15:00Z" w16du:dateUtc="2024-11-13T03:15:00Z">
        <w:r w:rsidR="008F3031">
          <w:t xml:space="preserve"> </w:t>
        </w:r>
      </w:ins>
    </w:p>
    <w:p w14:paraId="2AB80B30" w14:textId="77777777" w:rsidR="008F3031" w:rsidRDefault="008F3031" w:rsidP="00E57CEC">
      <w:pPr>
        <w:spacing w:line="240" w:lineRule="auto"/>
        <w:ind w:firstLine="540"/>
        <w:jc w:val="both"/>
        <w:rPr>
          <w:ins w:id="113" w:author="Billy Mitchell" w:date="2024-11-12T22:14:00Z" w16du:dateUtc="2024-11-13T03:14:00Z"/>
        </w:rPr>
      </w:pPr>
    </w:p>
    <w:p w14:paraId="46BD5F43" w14:textId="77777777" w:rsidR="008F3031" w:rsidRDefault="008F3031" w:rsidP="00E57CEC">
      <w:pPr>
        <w:spacing w:line="240" w:lineRule="auto"/>
        <w:ind w:firstLine="540"/>
        <w:jc w:val="both"/>
        <w:rPr>
          <w:ins w:id="114" w:author="Billy Mitchell" w:date="2024-11-12T22:14:00Z" w16du:dateUtc="2024-11-13T03:14:00Z"/>
        </w:rPr>
      </w:pPr>
    </w:p>
    <w:p w14:paraId="7861BF2F" w14:textId="31D1552D" w:rsidR="008F3031" w:rsidRDefault="008F3031" w:rsidP="00E57CEC">
      <w:pPr>
        <w:spacing w:line="240" w:lineRule="auto"/>
        <w:ind w:firstLine="540"/>
        <w:jc w:val="both"/>
        <w:rPr>
          <w:ins w:id="115" w:author="Billy Mitchell" w:date="2024-11-12T22:14:00Z" w16du:dateUtc="2024-11-13T03:14:00Z"/>
        </w:rPr>
      </w:pPr>
      <w:ins w:id="116" w:author="Billy Mitchell" w:date="2024-11-12T22:14:00Z" w16du:dateUtc="2024-11-13T03:14:00Z">
        <w:r>
          <w:t xml:space="preserve"> </w:t>
        </w:r>
      </w:ins>
      <w:del w:id="117" w:author="Billy Mitchell" w:date="2024-11-12T21:26:00Z" w16du:dateUtc="2024-11-13T02:26:00Z">
        <w:r w:rsidR="00B92AC0" w:rsidRPr="00A565EC" w:rsidDel="003477A7">
          <w:delText xml:space="preserve"> and some have arg</w:delText>
        </w:r>
      </w:del>
      <w:del w:id="118" w:author="Billy Mitchell" w:date="2024-11-12T21:27:00Z" w16du:dateUtc="2024-11-13T02:27:00Z">
        <w:r w:rsidR="00B92AC0" w:rsidRPr="00A565EC" w:rsidDel="003477A7">
          <w:delText>ued, in</w:delText>
        </w:r>
      </w:del>
      <w:del w:id="119" w:author="Billy Mitchell" w:date="2024-11-12T22:09:00Z" w16du:dateUtc="2024-11-13T03:09:00Z">
        <w:r w:rsidR="00B92AC0" w:rsidRPr="00A565EC" w:rsidDel="008F3031">
          <w:delText xml:space="preserve"> the pursuit of science more generally</w:delText>
        </w:r>
        <w:r w:rsidR="008B21B9" w:rsidDel="008F3031">
          <w:fldChar w:fldCharType="begin"/>
        </w:r>
        <w:r w:rsidR="00902099" w:rsidDel="008F3031">
          <w:del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delInstrText>
        </w:r>
        <w:r w:rsidR="008B21B9" w:rsidDel="008F3031">
          <w:fldChar w:fldCharType="separate"/>
        </w:r>
        <w:r w:rsidR="00662B7D" w:rsidRPr="00662B7D" w:rsidDel="008F3031">
          <w:rPr>
            <w:vertAlign w:val="superscript"/>
          </w:rPr>
          <w:delText>6</w:delText>
        </w:r>
        <w:r w:rsidR="008B21B9" w:rsidDel="008F3031">
          <w:fldChar w:fldCharType="end"/>
        </w:r>
      </w:del>
      <w:del w:id="120" w:author="Billy Mitchell" w:date="2024-11-12T21:27:00Z" w16du:dateUtc="2024-11-13T02:27:00Z">
        <w:r w:rsidR="00B92AC0" w:rsidRPr="00A565EC" w:rsidDel="003477A7">
          <w:delText>, is something called</w:delText>
        </w:r>
      </w:del>
      <w:del w:id="121" w:author="Billy Mitchell" w:date="2024-11-12T22:09:00Z" w16du:dateUtc="2024-11-13T03:09:00Z">
        <w:r w:rsidR="00B92AC0" w:rsidRPr="00A565EC" w:rsidDel="008F3031">
          <w:delText xml:space="preserve"> </w:delText>
        </w:r>
      </w:del>
      <w:del w:id="122" w:author="Billy Mitchell" w:date="2024-11-12T21:21:00Z" w16du:dateUtc="2024-11-13T02:21:00Z">
        <w:r w:rsidR="00B92AC0" w:rsidRPr="00A565EC" w:rsidDel="003477A7">
          <w:delText>“the observer effect.”</w:delText>
        </w:r>
      </w:del>
      <w:del w:id="123" w:author="Billy Mitchell" w:date="2024-11-12T21:27:00Z" w16du:dateUtc="2024-11-13T02:27:00Z">
        <w:r w:rsidR="00B92AC0" w:rsidRPr="00A565EC" w:rsidDel="003477A7">
          <w:delText xml:space="preserve"> This</w:delText>
        </w:r>
      </w:del>
      <w:del w:id="124" w:author="Billy Mitchell" w:date="2024-11-12T21:24:00Z" w16du:dateUtc="2024-11-13T02:24:00Z">
        <w:r w:rsidR="00B92AC0" w:rsidRPr="00A565EC" w:rsidDel="003477A7">
          <w:delText xml:space="preserve"> posits that the act of observing -- in and of itself -- changes what is being observed or measured</w:delText>
        </w:r>
      </w:del>
      <w:del w:id="125" w:author="Billy Mitchell" w:date="2024-11-12T21:27:00Z" w16du:dateUtc="2024-11-13T02:27:00Z">
        <w:r w:rsidR="00B92AC0" w:rsidRPr="00A565EC" w:rsidDel="003477A7">
          <w:delText xml:space="preserve">. </w:delText>
        </w:r>
      </w:del>
      <w:del w:id="126" w:author="Billy Mitchell" w:date="2024-11-12T22:08:00Z" w16du:dateUtc="2024-11-13T03:08:00Z">
        <w:r w:rsidR="00B92AC0" w:rsidRPr="00A565EC" w:rsidDel="008F3031">
          <w:delText>This tension extends beyond waves and particles and is in some respects at the core of psychological science</w:delText>
        </w:r>
      </w:del>
      <w:del w:id="127" w:author="Billy Mitchell" w:date="2024-11-12T22:09:00Z" w16du:dateUtc="2024-11-13T03:09:00Z">
        <w:r w:rsidR="00B92AC0" w:rsidRPr="00A565EC" w:rsidDel="008F3031">
          <w:delText xml:space="preserve">. </w:delText>
        </w:r>
      </w:del>
      <w:r w:rsidR="00B92AC0" w:rsidRPr="00A565EC">
        <w:t>Is it possible to observe and examine psychological phenomena and subjective experience without substantively changing what is being observed?</w:t>
      </w:r>
      <w:r w:rsidR="006E54B4" w:rsidRPr="00A565EC">
        <w:t xml:space="preserve"> </w:t>
      </w:r>
    </w:p>
    <w:p w14:paraId="2012025D" w14:textId="77777777" w:rsidR="008F3031" w:rsidRDefault="008F3031" w:rsidP="00E57CEC">
      <w:pPr>
        <w:spacing w:line="240" w:lineRule="auto"/>
        <w:ind w:firstLine="540"/>
        <w:jc w:val="both"/>
        <w:rPr>
          <w:ins w:id="128" w:author="Billy Mitchell" w:date="2024-11-12T22:14:00Z" w16du:dateUtc="2024-11-13T03:14:00Z"/>
        </w:rPr>
      </w:pPr>
    </w:p>
    <w:p w14:paraId="491CB636" w14:textId="77777777" w:rsidR="008F3031" w:rsidRDefault="008F3031" w:rsidP="00E57CEC">
      <w:pPr>
        <w:spacing w:line="240" w:lineRule="auto"/>
        <w:ind w:firstLine="540"/>
        <w:jc w:val="both"/>
        <w:rPr>
          <w:ins w:id="129" w:author="Billy Mitchell" w:date="2024-11-12T22:14:00Z" w16du:dateUtc="2024-11-13T03:14:00Z"/>
        </w:rPr>
      </w:pPr>
    </w:p>
    <w:p w14:paraId="79D5EE9A" w14:textId="021A618B" w:rsidR="00E57CEC" w:rsidRPr="00A565EC" w:rsidRDefault="006E54B4" w:rsidP="00E57CEC">
      <w:pPr>
        <w:spacing w:line="240" w:lineRule="auto"/>
        <w:ind w:firstLine="540"/>
        <w:jc w:val="both"/>
      </w:pPr>
      <w:r w:rsidRPr="00A565EC">
        <w:t>This presents a particular challenge in more recent years, as psychologists and neuroscientists have pivoted towards the use of more “naturalistic” stimuli</w:t>
      </w:r>
      <w:ins w:id="130" w:author="Billy Mitchell" w:date="2024-10-30T11:51:00Z" w16du:dateUtc="2024-10-30T15:51:00Z">
        <w:r w:rsidR="00D45595">
          <w:t xml:space="preserve"> </w:t>
        </w:r>
      </w:ins>
      <w:r w:rsidR="00D45595">
        <w:fldChar w:fldCharType="begin"/>
      </w:r>
      <w:r w:rsidR="00902099">
        <w: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Pr="00A565EC">
        <w:t xml:space="preserve"> </w:t>
      </w:r>
      <w:del w:id="131" w:author="Billy Mitchell" w:date="2024-10-30T11:58:00Z" w16du:dateUtc="2024-10-30T15:58:00Z">
        <w:r w:rsidRPr="00A565EC" w:rsidDel="00D45595">
          <w:delText xml:space="preserve">(Chang cites, </w:delText>
        </w:r>
        <w:r w:rsidR="00E57CEC" w:rsidDel="00D45595">
          <w:delText xml:space="preserve">Chen cites, </w:delText>
        </w:r>
        <w:r w:rsidRPr="00A565EC" w:rsidDel="00D45595">
          <w:delText xml:space="preserve">Finn cites, Hasson cites) </w:delText>
        </w:r>
      </w:del>
      <w:r w:rsidRPr="00A565EC">
        <w:t xml:space="preserve">or </w:t>
      </w:r>
      <w:r w:rsidR="00E57CEC">
        <w:t>experimental</w:t>
      </w:r>
      <w:r w:rsidRPr="00A565EC">
        <w:t xml:space="preserve"> contexts</w:t>
      </w:r>
      <w:ins w:id="132" w:author="Billy Mitchell" w:date="2024-10-30T11:58:00Z" w16du:dateUtc="2024-10-30T15:58:00Z">
        <w:r w:rsidR="00D45595">
          <w:t xml:space="preserve"> </w:t>
        </w:r>
      </w:ins>
      <w:r w:rsidR="00D45595">
        <w:fldChar w:fldCharType="begin"/>
      </w:r>
      <w:r w:rsidR="00902099">
        <w: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133" w:author="Billy Mitchell" w:date="2024-10-30T11:59:00Z" w16du:dateUtc="2024-10-30T15:59:00Z">
        <w:r w:rsidR="00D45595">
          <w:t xml:space="preserve"> </w:t>
        </w:r>
      </w:ins>
      <w:del w:id="134" w:author="Billy Mitchell" w:date="2024-10-30T11:59:00Z" w16du:dateUtc="2024-10-30T15:59:00Z">
        <w:r w:rsidRPr="00A565EC" w:rsidDel="00D45595">
          <w:delText xml:space="preserve"> (Joanne cite, you cite, Deepu lab, Caltech haunted house people, Dean Mobbs VR papers</w:delText>
        </w:r>
        <w:r w:rsidR="00D54FC2" w:rsidDel="00D45595">
          <w:delText xml:space="preserve"> – anything else I am missing</w:delText>
        </w:r>
        <w:r w:rsidRPr="00A565EC" w:rsidDel="00D45595">
          <w:delText>)</w:delText>
        </w:r>
      </w:del>
      <w:r w:rsidRPr="00A565EC">
        <w:t xml:space="preserve">. </w:t>
      </w:r>
      <w:del w:id="135" w:author="Billy Mitchell" w:date="2024-11-12T22:09:00Z" w16du:dateUtc="2024-11-13T03:09:00Z">
        <w:r w:rsidRPr="00A565EC" w:rsidDel="008F3031">
          <w:delText xml:space="preserve">While these situations may </w:delText>
        </w:r>
        <w:r w:rsidR="00D54FC2" w:rsidDel="008F3031">
          <w:delText xml:space="preserve">in some respects </w:delText>
        </w:r>
        <w:r w:rsidRPr="00A565EC" w:rsidDel="008F3031">
          <w:delText>more adequately approximate the “real world” relative to more traditional experimental designs, they also introduce a new challenge when it comes to probing and assessing subjective psychological experience.</w:delText>
        </w:r>
      </w:del>
      <w:ins w:id="136" w:author="Billy Mitchell" w:date="2024-11-12T22:09:00Z" w16du:dateUtc="2024-11-13T03:09:00Z">
        <w:r w:rsidR="008F3031">
          <w:t xml:space="preserve"> </w:t>
        </w:r>
      </w:ins>
    </w:p>
    <w:p w14:paraId="56F4A5C2" w14:textId="533B77D4" w:rsidR="007140B3" w:rsidRPr="002C25B9" w:rsidRDefault="006E54B4" w:rsidP="00E57CEC">
      <w:pPr>
        <w:spacing w:line="240" w:lineRule="auto"/>
        <w:ind w:firstLine="540"/>
        <w:jc w:val="both"/>
      </w:pPr>
      <w:r w:rsidRPr="00A565EC">
        <w:t>T</w:t>
      </w:r>
      <w:del w:id="137"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902099">
        <w:instrText xml:space="preserve"> ADDIN ZOTERO_ITEM CSL_CITATION {"citationID":"QMVPrSiS","properties":{"formattedCitation":"\\super 16\\nosupersub{}","plainCitation":"16","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138" w:author="Billy Mitchell" w:date="2024-11-05T18:32:00Z" w16du:dateUtc="2024-11-05T23:32:00Z">
        <w:r w:rsidR="000F1891">
          <w:t xml:space="preserve"> </w:t>
        </w:r>
      </w:ins>
      <w:ins w:id="139" w:author="Billy Mitchell" w:date="2024-11-05T18:35:00Z" w16du:dateUtc="2024-11-05T23:35:00Z">
        <w:r w:rsidR="000F1891">
          <w:t xml:space="preserve">(e.g., </w:t>
        </w:r>
      </w:ins>
      <w:del w:id="140" w:author="Billy Mitchell" w:date="2024-11-05T18:32:00Z" w16du:dateUtc="2024-11-05T23:32:00Z">
        <w:r w:rsidRPr="00A565EC" w:rsidDel="000F1891">
          <w:delText xml:space="preserve"> (</w:delText>
        </w:r>
        <w:commentRangeStart w:id="141"/>
        <w:commentRangeStart w:id="142"/>
        <w:r w:rsidRPr="00A565EC" w:rsidDel="000F1891">
          <w:delText xml:space="preserve">e.g., </w:delText>
        </w:r>
        <w:commentRangeEnd w:id="141"/>
        <w:r w:rsidR="004A7F81" w:rsidRPr="006E54B4" w:rsidDel="000F1891">
          <w:rPr>
            <w:rStyle w:val="CommentReference"/>
          </w:rPr>
          <w:commentReference w:id="141"/>
        </w:r>
        <w:commentRangeEnd w:id="142"/>
        <w:r w:rsidR="008B21B9" w:rsidDel="000F1891">
          <w:rPr>
            <w:rStyle w:val="CommentReference"/>
          </w:rPr>
          <w:commentReference w:id="142"/>
        </w:r>
      </w:del>
      <w:hyperlink r:id="rId12">
        <w:r w:rsidR="00004753" w:rsidRPr="006E54B4">
          <w:fldChar w:fldCharType="begin"/>
        </w:r>
        <w:r w:rsidR="00902099">
          <w:instrText xml:space="preserve"> ADDIN ZOTERO_ITEM CSL_CITATION {"citationID":"LRTqLeNd","properties":{"formattedCitation":"\\super 8,10,11\\nosupersub{}","plainCitation":"8,10,11","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143"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144" w:author="Billy Mitchell" w:date="2024-11-05T18:32:00Z" w16du:dateUtc="2024-11-05T23:32:00Z">
        <w:r w:rsidRPr="002C25B9" w:rsidDel="000F1891">
          <w:delText>(</w:delText>
        </w:r>
      </w:del>
      <w:r w:rsidR="009440B1" w:rsidRPr="00A565EC">
        <w:fldChar w:fldCharType="begin"/>
      </w:r>
      <w:r w:rsidR="00902099">
        <w:instrText xml:space="preserve"> ADDIN ZOTERO_ITEM CSL_CITATION {"citationID":"jMINOKIE","properties":{"formattedCitation":"\\super 17\\nosupersub{}","plainCitation":"17","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06D0E106"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902099">
        <w:instrText xml:space="preserve"> ADDIN ZOTERO_ITEM CSL_CITATION {"citationID":"OeB0SlBl","properties":{"formattedCitation":"\\super 1,2\\nosupersub{}","plainCitation":"1,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145" w:author="Billy Mitchell" w:date="2024-11-05T18:37:00Z" w16du:dateUtc="2024-11-05T23:37:00Z">
        <w:r w:rsidR="00125F01">
          <w:t xml:space="preserve"> </w:t>
        </w:r>
      </w:ins>
      <w:del w:id="146" w:author="Billy Mitchell" w:date="2024-11-05T18:37:00Z" w16du:dateUtc="2024-11-05T23:37:00Z">
        <w:r w:rsidRPr="002947A3" w:rsidDel="00125F01">
          <w:delText xml:space="preserve"> (</w:delText>
        </w:r>
      </w:del>
      <w:r w:rsidRPr="002947A3">
        <w:fldChar w:fldCharType="begin"/>
      </w:r>
      <w:r w:rsidR="00902099">
        <w:instrText xml:space="preserve"> ADDIN ZOTERO_ITEM CSL_CITATION {"citationID":"7OOwyFKb","properties":{"formattedCitation":"\\super 16,18,19\\nosupersub{}","plainCitation":"16,18,19","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47" w:author="Billy Mitchell" w:date="2024-11-05T18:37:00Z" w16du:dateUtc="2024-11-05T23:37:00Z">
        <w:r w:rsidR="00125F01">
          <w:t xml:space="preserve"> (</w:t>
        </w:r>
      </w:ins>
      <w:del w:id="148" w:author="Billy Mitchell" w:date="2024-11-05T18:37:00Z" w16du:dateUtc="2024-11-05T23:37:00Z">
        <w:r w:rsidRPr="002947A3" w:rsidDel="00125F01">
          <w:delText xml:space="preserve">, </w:delText>
        </w:r>
      </w:del>
      <w:r w:rsidRPr="002947A3">
        <w:t xml:space="preserve">but see </w:t>
      </w:r>
      <w:r w:rsidRPr="002947A3">
        <w:fldChar w:fldCharType="begin"/>
      </w:r>
      <w:r w:rsidR="00902099">
        <w:instrText xml:space="preserve"> ADDIN ZOTERO_ITEM CSL_CITATION {"citationID":"iBIpTyPz","properties":{"formattedCitation":"\\super 3\\nosupersub{}","plainCitation":"3","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49" w:author="Billy Mitchell" w:date="2024-10-31T13:54:00Z" w16du:dateUtc="2024-10-31T17:54:00Z">
            <w:rPr>
              <w:highlight w:val="yellow"/>
            </w:rPr>
          </w:rPrChange>
        </w:rPr>
        <w:t xml:space="preserve">e.g., </w:t>
      </w:r>
      <w:ins w:id="150" w:author="Billy Mitchell" w:date="2024-10-31T13:54:00Z" w16du:dateUtc="2024-10-31T17:54:00Z">
        <w:r w:rsidR="00B36FCB">
          <w:t>“How amused do you feel?”</w:t>
        </w:r>
      </w:ins>
      <w:ins w:id="151" w:author="Billy Mitchell" w:date="2024-10-31T13:55:00Z" w16du:dateUtc="2024-10-31T17:55:00Z">
        <w:r w:rsidR="00B36FCB">
          <w:t xml:space="preserve"> in response to stimuli</w:t>
        </w:r>
      </w:ins>
      <w:ins w:id="152" w:author="Billy Mitchell" w:date="2024-10-31T13:56:00Z" w16du:dateUtc="2024-10-31T17:56:00Z">
        <w:r w:rsidR="00B36FCB">
          <w:t xml:space="preserve"> with differing emotional content</w:t>
        </w:r>
      </w:ins>
      <w:ins w:id="153" w:author="Billy Mitchell" w:date="2024-10-31T13:54:00Z" w16du:dateUtc="2024-10-31T17:54:00Z">
        <w:r w:rsidR="00B36FCB">
          <w:t xml:space="preserve">, “How </w:t>
        </w:r>
      </w:ins>
      <w:ins w:id="154" w:author="Billy Mitchell" w:date="2024-10-31T13:57:00Z" w16du:dateUtc="2024-10-31T17:57:00Z">
        <w:r w:rsidR="00B36FCB">
          <w:t>much do you trust this character?” in response to a</w:t>
        </w:r>
      </w:ins>
      <w:ins w:id="155" w:author="Billy Mitchell" w:date="2024-10-31T13:58:00Z" w16du:dateUtc="2024-10-31T17:58:00Z">
        <w:r w:rsidR="00B36FCB">
          <w:t xml:space="preserve"> suspenseful mystery narrative</w:t>
        </w:r>
      </w:ins>
      <w:del w:id="156" w:author="Billy Mitchell" w:date="2024-10-31T13:54:00Z" w16du:dateUtc="2024-10-31T17:54:00Z">
        <w:r w:rsidRPr="00B36FCB" w:rsidDel="00B36FCB">
          <w:rPr>
            <w:rPrChange w:id="157" w:author="Billy Mitchell" w:date="2024-10-31T13:54:00Z" w16du:dateUtc="2024-10-31T17:54:00Z">
              <w:rPr>
                <w:highlight w:val="yellow"/>
              </w:rPr>
            </w:rPrChange>
          </w:rPr>
          <w:delText>X</w:delText>
        </w:r>
      </w:del>
      <w:del w:id="158" w:author="Billy Mitchell" w:date="2024-10-31T13:55:00Z" w16du:dateUtc="2024-10-31T17:55:00Z">
        <w:r w:rsidRPr="00B36FCB" w:rsidDel="00B36FCB">
          <w:rPr>
            <w:rPrChange w:id="159" w:author="Billy Mitchell" w:date="2024-10-31T13:54:00Z" w16du:dateUtc="2024-10-31T17:54:00Z">
              <w:rPr>
                <w:highlight w:val="yellow"/>
              </w:rPr>
            </w:rPrChange>
          </w:rPr>
          <w:delText>, Y</w:delText>
        </w:r>
      </w:del>
      <w:r w:rsidRPr="002947A3">
        <w:t xml:space="preserve">) while watching the stimulus. These guidelines likely </w:t>
      </w:r>
      <w:commentRangeStart w:id="160"/>
      <w:r w:rsidRPr="002947A3">
        <w:t>narrow focus and circumscribe cognition</w:t>
      </w:r>
      <w:commentRangeEnd w:id="160"/>
      <w:r w:rsidR="00B36FCB">
        <w:rPr>
          <w:rStyle w:val="CommentReference"/>
        </w:rPr>
        <w:commentReference w:id="160"/>
      </w:r>
      <w:r w:rsidRPr="002947A3">
        <w:t xml:space="preserve"> </w:t>
      </w:r>
      <w:r w:rsidRPr="002947A3">
        <w:fldChar w:fldCharType="begin"/>
      </w:r>
      <w:r w:rsidR="00902099">
        <w:instrText xml:space="preserve"> ADDIN ZOTERO_ITEM CSL_CITATION {"citationID":"31T4xcFD","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w:t>
      </w:r>
      <w:r w:rsidRPr="002947A3">
        <w:lastRenderedPageBreak/>
        <w:t xml:space="preserve">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2099">
        <w:instrText xml:space="preserve"> ADDIN ZOTERO_ITEM CSL_CITATION {"citationID":"WGrbwtMP","properties":{"formattedCitation":"\\super 21\\uc0\\u8211{}23\\nosupersub{}","plainCitation":"21–23","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06D14A8A" w:rsidR="00387013" w:rsidRDefault="00444F55" w:rsidP="00387013">
      <w:pPr>
        <w:spacing w:line="240" w:lineRule="auto"/>
        <w:ind w:firstLine="540"/>
        <w:jc w:val="both"/>
      </w:pPr>
      <w:r w:rsidRPr="002947A3">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902099">
        <w:instrText xml:space="preserve"> ADDIN ZOTERO_ITEM CSL_CITATION {"citationID":"r8N3YnOf","properties":{"formattedCitation":"\\super 1,2,4\\nosupersub{}","plainCitation":"1,2,4","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2099">
        <w:instrText xml:space="preserve"> ADDIN ZOTERO_ITEM CSL_CITATION {"citationID":"s6MMStzp","properties":{"formattedCitation":"\\super 20,24\\uc0\\u8211{}27\\nosupersub{}","plainCitation":"20,24–27","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2099">
        <w:instrText xml:space="preserve"> ADDIN ZOTERO_ITEM CSL_CITATION {"citationID":"5dCgGXW4","properties":{"formattedCitation":"\\super 28,29\\nosupersub{}","plainCitation":"28,29","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2099">
        <w:instrText xml:space="preserve"> ADDIN ZOTERO_ITEM CSL_CITATION {"citationID":"Wa0EnCm6","properties":{"formattedCitation":"\\super 20,24\\nosupersub{}","plainCitation":"20,24","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61"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1B1F226" w:rsidR="007476A8" w:rsidRDefault="00544E7B">
      <w:pPr>
        <w:spacing w:line="240" w:lineRule="auto"/>
        <w:ind w:firstLine="540"/>
        <w:jc w:val="both"/>
        <w:pPrChange w:id="162" w:author="Billy Mitchell" w:date="2024-10-31T14:58:00Z" w16du:dateUtc="2024-10-31T18:58:00Z">
          <w:pPr>
            <w:spacing w:line="240" w:lineRule="auto"/>
            <w:jc w:val="both"/>
          </w:pPr>
        </w:pPrChange>
      </w:pPr>
      <w:r>
        <w:rPr>
          <w:b/>
          <w:bCs/>
          <w:i/>
          <w:iCs/>
        </w:rPr>
        <w:t>Reflective</w:t>
      </w:r>
      <w:del w:id="163"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64"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2099">
        <w:instrText xml:space="preserve"> ADDIN ZOTERO_ITEM CSL_CITATION {"citationID":"OIZRvy1Y","properties":{"formattedCitation":"\\super 30,31\\nosupersub{}","plainCitation":"30,31","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65"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902099">
        <w:instrText xml:space="preserve"> ADDIN ZOTERO_ITEM CSL_CITATION {"citationID":"OdsIZu8d","properties":{"formattedCitation":"\\super 16,32\\nosupersub{}","plainCitation":"16,32","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15EC2BA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902099">
        <w:instrText xml:space="preserve"> ADDIN ZOTERO_ITEM CSL_CITATION {"citationID":"3mgjJ2AF","properties":{"formattedCitation":"\\super 4\\nosupersub{}","plainCitation":"4","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2099">
        <w:instrText xml:space="preserve"> ADDIN ZOTERO_ITEM CSL_CITATION {"citationID":"fEJAbZml","properties":{"formattedCitation":"\\super 31\\nosupersub{}","plainCitation":"3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902099">
        <w:instrText xml:space="preserve"> ADDIN ZOTERO_ITEM CSL_CITATION {"citationID":"xxDe6EdH","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probe subjective experience</w:t>
      </w:r>
      <w:ins w:id="166" w:author="Billy Mitchell" w:date="2024-11-05T19:24:00Z" w16du:dateUtc="2024-11-06T00:24:00Z">
        <w:r w:rsidR="000966EC">
          <w:t xml:space="preserve"> or pooled </w:t>
        </w:r>
      </w:ins>
      <w:ins w:id="167" w:author="Billy Mitchell" w:date="2024-11-05T19:25:00Z" w16du:dateUtc="2024-11-06T00:25:00Z">
        <w:r w:rsidR="000966EC">
          <w:t>independent</w:t>
        </w:r>
      </w:ins>
      <w:ins w:id="168" w:author="Billy Mitchell" w:date="2024-11-05T19:24:00Z" w16du:dateUtc="2024-11-06T00:24:00Z">
        <w:r w:rsidR="000966EC">
          <w:t xml:space="preserve"> ratings</w:t>
        </w:r>
      </w:ins>
      <w:r>
        <w:t xml:space="preserve">. This </w:t>
      </w:r>
      <w:ins w:id="169" w:author="Billy Mitchell" w:date="2024-10-31T14:52:00Z" w16du:dateUtc="2024-10-31T18:52:00Z">
        <w:r w:rsidR="00432112">
          <w:t xml:space="preserve">technique </w:t>
        </w:r>
      </w:ins>
      <w:r w:rsidR="0055170A" w:rsidRPr="00544E7B">
        <w:t xml:space="preserve">may be appropriate for </w:t>
      </w:r>
      <w:ins w:id="170"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2099">
        <w:instrText xml:space="preserve"> ADDIN ZOTERO_ITEM CSL_CITATION {"citationID":"WyRtaqSh","properties":{"formattedCitation":"\\super 34\\nosupersub{}","plainCitation":"34","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71"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72" w:author="Billy Mitchell" w:date="2024-10-31T14:56:00Z" w16du:dateUtc="2024-10-31T18:56:00Z">
        <w:r w:rsidR="00432112">
          <w:t xml:space="preserve">as they </w:t>
        </w:r>
      </w:ins>
      <w:r w:rsidR="0055170A" w:rsidRPr="00544E7B">
        <w:t>were experienced</w:t>
      </w:r>
      <w:ins w:id="173"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74"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75"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76"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77"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78" w:author="Billy Mitchell" w:date="2024-10-31T14:57:00Z" w16du:dateUtc="2024-10-31T18:57:00Z"/>
        </w:rPr>
      </w:pPr>
    </w:p>
    <w:p w14:paraId="0C0DB8BA" w14:textId="77777777" w:rsidR="004C4E17" w:rsidRPr="00262C6C" w:rsidDel="00147E95" w:rsidRDefault="004C4E17" w:rsidP="004C4E17">
      <w:pPr>
        <w:spacing w:line="240" w:lineRule="auto"/>
        <w:jc w:val="both"/>
        <w:rPr>
          <w:del w:id="179"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80" w:author="Chelsea Helion" w:date="2024-10-22T15:14:00Z"/>
          <w:del w:id="181" w:author="Billy Mitchell" w:date="2024-11-05T17:12:00Z" w16du:dateUtc="2024-11-05T22:12:00Z"/>
        </w:rPr>
      </w:pPr>
    </w:p>
    <w:p w14:paraId="685D29D7" w14:textId="6EE0C604" w:rsidR="003F613E" w:rsidRPr="006E54B4" w:rsidDel="00147E95" w:rsidRDefault="00147E95">
      <w:pPr>
        <w:spacing w:line="240" w:lineRule="auto"/>
        <w:jc w:val="both"/>
        <w:rPr>
          <w:del w:id="182" w:author="Billy Mitchell" w:date="2024-11-05T17:12:00Z" w16du:dateUtc="2024-11-05T22:12:00Z"/>
          <w:rPrChange w:id="183" w:author="Chelsea Helion" w:date="2024-10-23T10:53:00Z">
            <w:rPr>
              <w:del w:id="184" w:author="Billy Mitchell" w:date="2024-11-05T17:12:00Z" w16du:dateUtc="2024-11-05T22:12:00Z"/>
              <w:rFonts w:ascii="Aptos" w:hAnsi="Aptos"/>
            </w:rPr>
          </w:rPrChange>
        </w:rPr>
        <w:pPrChange w:id="185" w:author="Billy Mitchell" w:date="2024-11-05T17:12:00Z" w16du:dateUtc="2024-11-05T22:12:00Z">
          <w:pPr>
            <w:spacing w:line="240" w:lineRule="auto"/>
            <w:ind w:firstLine="540"/>
            <w:jc w:val="both"/>
          </w:pPr>
        </w:pPrChange>
      </w:pPr>
      <w:ins w:id="186" w:author="Billy Mitchell" w:date="2024-11-05T17:12:00Z" w16du:dateUtc="2024-11-05T22:12:00Z">
        <w:r>
          <w:rPr>
            <w:b/>
            <w:bCs/>
          </w:rPr>
          <w:tab/>
        </w:r>
      </w:ins>
    </w:p>
    <w:p w14:paraId="3B5FE623" w14:textId="2D3020DD" w:rsidR="00A967C5" w:rsidRDefault="00F663DD">
      <w:pPr>
        <w:spacing w:line="240" w:lineRule="auto"/>
        <w:jc w:val="both"/>
        <w:pPrChange w:id="187"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88" w:author="Billy Mitchell" w:date="2024-10-31T15:00:00Z" w16du:dateUtc="2024-10-31T19:00:00Z">
        <w:r w:rsidR="00483932">
          <w:t>whether</w:t>
        </w:r>
      </w:ins>
      <w:del w:id="189"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90" w:author="Chelsea Helion" w:date="2024-10-25T10:42:00Z">
        <w:del w:id="191"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92" w:author="Chelsea Helion" w:date="2024-10-25T10:42:00Z">
        <w:del w:id="193"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94" w:author="Chelsea Helion" w:date="2024-10-25T10:42:00Z">
        <w:del w:id="195" w:author="Billy Mitchell" w:date="2024-11-05T19:31:00Z" w16du:dateUtc="2024-11-06T00:31:00Z">
          <w:r w:rsidR="007C2B01" w:rsidDel="00FB258D">
            <w:delText xml:space="preserve"> </w:delText>
          </w:r>
          <w:r w:rsidR="007C2B01" w:rsidRPr="007C2B01" w:rsidDel="00FB258D">
            <w:rPr>
              <w:highlight w:val="yellow"/>
              <w:rPrChange w:id="196" w:author="Chelsea Helion" w:date="2024-10-25T10:42:00Z">
                <w:rPr/>
              </w:rPrChange>
            </w:rPr>
            <w:delText>(cite)</w:delText>
          </w:r>
        </w:del>
      </w:ins>
      <w:del w:id="197" w:author="Billy Mitchell" w:date="2024-11-05T19:31:00Z" w16du:dateUtc="2024-11-06T00:31:00Z">
        <w:r w:rsidRPr="007C2B01" w:rsidDel="00FB258D">
          <w:rPr>
            <w:highlight w:val="yellow"/>
            <w:rPrChange w:id="198" w:author="Chelsea Helion" w:date="2024-10-25T10:42:00Z">
              <w:rPr/>
            </w:rPrChange>
          </w:rPr>
          <w:delText>.</w:delText>
        </w:r>
      </w:del>
      <w:ins w:id="199" w:author="Billy Mitchell" w:date="2024-11-05T19:31:00Z" w16du:dateUtc="2024-11-06T00:31:00Z">
        <w:r w:rsidR="00FB258D">
          <w:t xml:space="preserve">. These may be true due to </w:t>
        </w:r>
      </w:ins>
      <w:ins w:id="200" w:author="Billy Mitchell" w:date="2024-11-05T19:32:00Z" w16du:dateUtc="2024-11-06T00:32:00Z">
        <w:r w:rsidR="00FB258D">
          <w:t xml:space="preserve">well-documented </w:t>
        </w:r>
      </w:ins>
      <w:ins w:id="201" w:author="Billy Mitchell" w:date="2024-11-05T19:31:00Z" w16du:dateUtc="2024-11-06T00:31:00Z">
        <w:r w:rsidR="00FB258D">
          <w:t xml:space="preserve">limitations </w:t>
        </w:r>
      </w:ins>
      <w:ins w:id="202" w:author="Billy Mitchell" w:date="2024-11-05T19:32:00Z" w16du:dateUtc="2024-11-06T00:32:00Z">
        <w:r w:rsidR="00FB258D">
          <w:t xml:space="preserve">and biases </w:t>
        </w:r>
      </w:ins>
      <w:ins w:id="203" w:author="Billy Mitchell" w:date="2024-11-05T19:31:00Z" w16du:dateUtc="2024-11-06T00:31:00Z">
        <w:r w:rsidR="00FB258D">
          <w:t>in attention, mem</w:t>
        </w:r>
      </w:ins>
      <w:ins w:id="204" w:author="Billy Mitchell" w:date="2024-11-05T19:32:00Z" w16du:dateUtc="2024-11-06T00:32:00Z">
        <w:r w:rsidR="00FB258D">
          <w:t>ory, and cognitive load</w:t>
        </w:r>
      </w:ins>
      <w:ins w:id="205" w:author="Billy Mitchell" w:date="2024-11-05T19:56:00Z" w16du:dateUtc="2024-11-06T00:56:00Z">
        <w:r w:rsidR="00D57036">
          <w:t xml:space="preserve"> </w:t>
        </w:r>
      </w:ins>
      <w:r w:rsidR="00D57036">
        <w:fldChar w:fldCharType="begin"/>
      </w:r>
      <w:r w:rsidR="00902099">
        <w:instrText xml:space="preserve"> ADDIN ZOTERO_ITEM CSL_CITATION {"citationID":"ji5WiA9U","properties":{"formattedCitation":"\\super 35,36\\nosupersub{}","plainCitation":"35,36","noteIndex":0},"citationItems":[{"id":16388,"uris":["http://zotero.org/users/6239255/items/6A5TNASY"],"itemData":{"id":16388,"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6390,"uris":["http://zotero.org/users/6239255/items/FRZLLZNR"],"itemData":{"id":16390,"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206"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2099">
        <w:instrText xml:space="preserve"> ADDIN ZOTERO_ITEM CSL_CITATION {"citationID":"Ow6P4PHh","properties":{"formattedCitation":"\\super 26\\nosupersub{}","plainCitation":"26","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207" w:author="Billy Mitchell" w:date="2024-11-05T18:39:00Z" w16du:dateUtc="2024-11-05T23:39:00Z">
        <w:r w:rsidR="00125F01">
          <w:t>)</w:t>
        </w:r>
      </w:ins>
      <w:r w:rsidR="007C2B01" w:rsidRPr="00262C6C">
        <w:t xml:space="preserve"> or associations </w:t>
      </w:r>
      <w:r w:rsidR="007C2B01" w:rsidRPr="00262C6C">
        <w:lastRenderedPageBreak/>
        <w:t xml:space="preserve">between subject-specific neural activity and concurrent behavioral outcomes (e.g., </w:t>
      </w:r>
      <w:r w:rsidR="007C2B01" w:rsidRPr="002947A3">
        <w:fldChar w:fldCharType="begin"/>
      </w:r>
      <w:r w:rsidR="00902099">
        <w:instrText xml:space="preserve"> ADDIN ZOTERO_ITEM CSL_CITATION {"citationID":"pAChH5sX","properties":{"formattedCitation":"\\super 24\\nosupersub{}","plainCitation":"24","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208"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2099">
        <w:instrText xml:space="preserve"> ADDIN ZOTERO_ITEM CSL_CITATION {"citationID":"uCe2LQMQ","properties":{"formattedCitation":"\\super 37\\nosupersub{}","plainCitation":"37","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902099">
        <w:instrText xml:space="preserve"> ADDIN ZOTERO_ITEM CSL_CITATION {"citationID":"Ahb6aYCz","properties":{"formattedCitation":"\\super 20,38\\nosupersub{}","plainCitation":"20,38","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w:t>
      </w:r>
      <w:proofErr w:type="gramStart"/>
      <w:r w:rsidRPr="002947A3">
        <w:t>rating</w:t>
      </w:r>
      <w:proofErr w:type="gramEnd"/>
      <w:r w:rsidRPr="002947A3">
        <w:t xml:space="preserve">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7D9B61F2" w:rsidR="00F663DD" w:rsidDel="00F663DD" w:rsidRDefault="00F663DD" w:rsidP="00F663DD">
      <w:pPr>
        <w:spacing w:line="240" w:lineRule="auto"/>
        <w:ind w:firstLine="540"/>
        <w:jc w:val="both"/>
        <w:rPr>
          <w:del w:id="209"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2099">
        <w:instrText xml:space="preserve"> ADDIN ZOTERO_ITEM CSL_CITATION {"citationID":"v4u7fzeB","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2099">
        <w:instrText xml:space="preserve"> ADDIN ZOTERO_ITEM CSL_CITATION {"citationID":"HYzfx3F5","properties":{"formattedCitation":"\\super 39\\nosupersub{}","plainCitation":"39","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210"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0F0F8594"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t>
      </w:r>
      <w:r w:rsidR="00624342">
        <w:lastRenderedPageBreak/>
        <w:t>work has been illuminating in terms of identifying how complex information is structured in memory</w:t>
      </w:r>
      <w:ins w:id="211" w:author="Billy Mitchell" w:date="2024-11-05T22:27:00Z" w16du:dateUtc="2024-11-06T03:27:00Z">
        <w:r w:rsidR="00A736DA">
          <w:t xml:space="preserve"> </w:t>
        </w:r>
      </w:ins>
      <w:r w:rsidR="00A736DA">
        <w:fldChar w:fldCharType="begin"/>
      </w:r>
      <w:r w:rsidR="00902099">
        <w:instrText xml:space="preserve"> ADDIN ZOTERO_ITEM CSL_CITATION {"citationID":"rW2sWDSm","properties":{"formattedCitation":"\\super 40\\nosupersub{}","plainCitation":"40","noteIndex":0},"citationItems":[{"id":16392,"uris":["http://zotero.org/users/6239255/items/Q58GD3LR"],"itemData":{"id":1639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212" w:author="Billy Mitchell" w:date="2024-11-05T21:59:00Z" w16du:dateUtc="2024-11-06T02:59:00Z">
        <w:r w:rsidR="00624342" w:rsidDel="00535BB8">
          <w:delText xml:space="preserve"> </w:delText>
        </w:r>
        <w:r w:rsidR="00624342" w:rsidRPr="00125F01" w:rsidDel="00535BB8">
          <w:rPr>
            <w:highlight w:val="yellow"/>
            <w:rPrChange w:id="213" w:author="Billy Mitchell" w:date="2024-11-05T18:39:00Z" w16du:dateUtc="2024-11-05T23:39:00Z">
              <w:rPr/>
            </w:rPrChange>
          </w:rPr>
          <w:delText>(cite)</w:delText>
        </w:r>
      </w:del>
      <w:r w:rsidR="00624342">
        <w:t>, the extent to which narrative comprehension is shared across individuals</w:t>
      </w:r>
      <w:ins w:id="214" w:author="Billy Mitchell" w:date="2024-11-05T22:28:00Z" w16du:dateUtc="2024-11-06T03:28:00Z">
        <w:r w:rsidR="00A736DA">
          <w:t xml:space="preserve"> </w:t>
        </w:r>
      </w:ins>
      <w:r w:rsidR="00A736DA">
        <w:fldChar w:fldCharType="begin"/>
      </w:r>
      <w:r w:rsidR="00902099">
        <w:instrText xml:space="preserve"> ADDIN ZOTERO_ITEM CSL_CITATION {"citationID":"WntBndik","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902099">
        <w:instrText xml:space="preserve"> ADDIN ZOTERO_ITEM CSL_CITATION {"citationID":"XqcI9WkF","properties":{"formattedCitation":"\\super 41\\nosupersub{}","plainCitation":"41","noteIndex":0},"citationItems":[{"id":16394,"uris":["http://zotero.org/users/6239255/items/MYM9FA8Y"],"itemData":{"id":16394,"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215"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216" w:author="Billy Mitchell" w:date="2024-11-05T21:59:00Z" w16du:dateUtc="2024-11-06T02:59:00Z">
        <w:r w:rsidR="00624342" w:rsidRPr="00125F01" w:rsidDel="00535BB8">
          <w:rPr>
            <w:highlight w:val="yellow"/>
            <w:rPrChange w:id="217" w:author="Billy Mitchell" w:date="2024-11-05T18:40:00Z" w16du:dateUtc="2024-11-05T23:40:00Z">
              <w:rPr/>
            </w:rPrChange>
          </w:rPr>
          <w:delText>(cite)</w:delText>
        </w:r>
      </w:del>
      <w:r w:rsidR="00624342">
        <w:t>.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17ACF312" w:rsidR="00D71BE0" w:rsidRPr="00E5335E" w:rsidRDefault="00624342" w:rsidP="00624342">
      <w:pPr>
        <w:spacing w:line="240" w:lineRule="auto"/>
        <w:jc w:val="both"/>
        <w:rPr>
          <w:ins w:id="218" w:author="Chelsea Helion" w:date="2024-10-22T13:55:00Z"/>
        </w:rPr>
      </w:pPr>
      <w:commentRangeStart w:id="219"/>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2099">
        <w:rPr>
          <w:highlight w:val="yellow"/>
        </w:rPr>
        <w:instrText xml:space="preserve"> ADDIN ZOTERO_ITEM CSL_CITATION {"citationID":"elac3RXU","properties":{"formattedCitation":"\\super 42\\nosupersub{}","plainCitation":"42","noteIndex":0},"citationItems":[{"id":16395,"uris":["http://zotero.org/users/6239255/items/7BD9W4V2"],"itemData":{"id":1639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2099">
        <w:rPr>
          <w:highlight w:val="yellow"/>
        </w:rPr>
        <w:instrText xml:space="preserve"> ADDIN ZOTERO_ITEM CSL_CITATION {"citationID":"4h89VlpH","properties":{"formattedCitation":"\\super 43,44\\nosupersub{}","plainCitation":"43,44","noteIndex":0},"citationItems":[{"id":16398,"uris":["http://zotero.org/users/6239255/items/YBBSM6PY"],"itemData":{"id":1639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6396,"uris":["http://zotero.org/users/6239255/items/SNZQCGF8"],"itemData":{"id":16396,"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219"/>
      <w:r>
        <w:rPr>
          <w:rStyle w:val="CommentReference"/>
        </w:rPr>
        <w:commentReference w:id="219"/>
      </w:r>
    </w:p>
    <w:p w14:paraId="01120E27" w14:textId="63E00DDF" w:rsidR="002D4039" w:rsidRPr="00E5335E" w:rsidDel="00F663DD" w:rsidRDefault="002D4039" w:rsidP="002D4039">
      <w:pPr>
        <w:spacing w:line="240" w:lineRule="auto"/>
        <w:ind w:firstLine="540"/>
        <w:jc w:val="both"/>
        <w:rPr>
          <w:del w:id="220" w:author="Chelsea Helion" w:date="2024-10-25T11:25:00Z"/>
        </w:rPr>
      </w:pPr>
      <w:commentRangeStart w:id="221"/>
    </w:p>
    <w:p w14:paraId="46C4CF67" w14:textId="295772CA" w:rsidR="00AF6336" w:rsidRPr="00B53FEE" w:rsidDel="00E82062" w:rsidRDefault="00000000" w:rsidP="00321805">
      <w:pPr>
        <w:spacing w:line="240" w:lineRule="auto"/>
        <w:ind w:firstLine="540"/>
        <w:jc w:val="both"/>
        <w:rPr>
          <w:del w:id="222" w:author="Billy Mitchell" w:date="2024-11-05T19:12:00Z" w16du:dateUtc="2024-11-06T00:12:00Z"/>
        </w:rPr>
      </w:pPr>
      <w:r w:rsidRPr="00E5335E">
        <w:rPr>
          <w:b/>
          <w:bCs/>
        </w:rPr>
        <w:t>The Present Research.</w:t>
      </w:r>
      <w:r w:rsidRPr="00E5335E">
        <w:t xml:space="preserve"> </w:t>
      </w:r>
      <w:commentRangeEnd w:id="221"/>
      <w:r w:rsidR="00624342">
        <w:rPr>
          <w:rStyle w:val="CommentReference"/>
        </w:rPr>
        <w:commentReference w:id="221"/>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223"/>
      <w:r w:rsidR="009623C0" w:rsidRPr="00775A24">
        <w:rPr>
          <w:b/>
          <w:bCs/>
          <w:rPrChange w:id="224" w:author="Billy Mitchell" w:date="2024-11-06T08:35:00Z" w16du:dateUtc="2024-11-06T13:35:00Z">
            <w:rPr/>
          </w:rPrChange>
        </w:rPr>
        <w:t>Fig</w:t>
      </w:r>
      <w:ins w:id="225" w:author="Billy Mitchell" w:date="2024-11-06T08:35:00Z" w16du:dateUtc="2024-11-06T13:35:00Z">
        <w:r w:rsidR="00775A24" w:rsidRPr="00775A24">
          <w:rPr>
            <w:b/>
            <w:bCs/>
            <w:rPrChange w:id="226" w:author="Billy Mitchell" w:date="2024-11-06T08:35:00Z" w16du:dateUtc="2024-11-06T13:35:00Z">
              <w:rPr/>
            </w:rPrChange>
          </w:rPr>
          <w:t>ure</w:t>
        </w:r>
      </w:ins>
      <w:r w:rsidR="009623C0" w:rsidRPr="00775A24">
        <w:rPr>
          <w:b/>
          <w:bCs/>
          <w:rPrChange w:id="227" w:author="Billy Mitchell" w:date="2024-11-06T08:35:00Z" w16du:dateUtc="2024-11-06T13:35:00Z">
            <w:rPr/>
          </w:rPrChange>
        </w:rPr>
        <w:t xml:space="preserve"> 2</w:t>
      </w:r>
      <w:commentRangeEnd w:id="223"/>
      <w:r w:rsidR="009623C0">
        <w:rPr>
          <w:rStyle w:val="CommentReference"/>
        </w:rPr>
        <w:commentReference w:id="223"/>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2099">
        <w:rPr>
          <w:highlight w:val="yellow"/>
        </w:rPr>
        <w:instrText xml:space="preserve"> ADDIN ZOTERO_ITEM CSL_CITATION {"citationID":"njPmGes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228" w:name="_ykmmu6nyrsmv" w:colFirst="0" w:colLast="0"/>
      <w:bookmarkEnd w:id="228"/>
    </w:p>
    <w:p w14:paraId="73CF35B1" w14:textId="77777777" w:rsidR="00AF6336" w:rsidRPr="00E5335E" w:rsidRDefault="00AF6336">
      <w:pPr>
        <w:spacing w:line="240" w:lineRule="auto"/>
        <w:ind w:firstLine="540"/>
        <w:jc w:val="both"/>
        <w:pPrChange w:id="229"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230"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231" w:author="Billy Mitchell" w:date="2024-11-05T19:01:00Z" w16du:dateUtc="2024-11-06T00:01:00Z"/>
        </w:rPr>
      </w:pPr>
      <w:moveFromRangeStart w:id="232" w:author="Billy Mitchell" w:date="2024-11-05T19:01:00Z" w:name="move181725684"/>
      <w:commentRangeStart w:id="233"/>
      <w:moveFrom w:id="234"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233"/>
        <w:r w:rsidR="00321805" w:rsidDel="00662B7D">
          <w:rPr>
            <w:rStyle w:val="CommentReference"/>
          </w:rPr>
          <w:commentReference w:id="233"/>
        </w:r>
      </w:moveFrom>
    </w:p>
    <w:p w14:paraId="0492D92A" w14:textId="3A57DC00" w:rsidR="003F613E" w:rsidRPr="00E5335E" w:rsidDel="00662B7D" w:rsidRDefault="003F613E" w:rsidP="001B3DD2">
      <w:pPr>
        <w:spacing w:line="240" w:lineRule="auto"/>
        <w:jc w:val="both"/>
        <w:rPr>
          <w:moveFrom w:id="235" w:author="Billy Mitchell" w:date="2024-11-05T19:01:00Z" w16du:dateUtc="2024-11-06T00:01:00Z"/>
        </w:rPr>
      </w:pPr>
      <w:moveFrom w:id="236" w:author="Billy Mitchell" w:date="2024-11-05T19:01:00Z" w16du:dateUtc="2024-11-06T00:01:00Z">
        <w:r w:rsidRPr="00E5335E" w:rsidDel="00662B7D">
          <w:t>Figure 2. Task design.</w:t>
        </w:r>
      </w:moveFrom>
    </w:p>
    <w:moveFromRangeEnd w:id="232"/>
    <w:p w14:paraId="0F1DFB38" w14:textId="4291DC2B" w:rsidR="00A565EC" w:rsidRDefault="00A565EC">
      <w:pPr>
        <w:spacing w:line="240" w:lineRule="auto"/>
        <w:jc w:val="both"/>
        <w:rPr>
          <w:ins w:id="237" w:author="Billy Mitchell" w:date="2024-11-06T01:43:00Z" w16du:dateUtc="2024-11-06T06:43:00Z"/>
          <w:b/>
        </w:rPr>
      </w:pPr>
      <w:ins w:id="238" w:author="Billy Mitchell" w:date="2024-10-30T09:47:00Z" w16du:dateUtc="2024-10-30T13:47:00Z">
        <w:r>
          <w:rPr>
            <w:b/>
          </w:rPr>
          <w:t>RESULTS</w:t>
        </w:r>
      </w:ins>
    </w:p>
    <w:p w14:paraId="39052514" w14:textId="77777777" w:rsidR="00DE3DC3" w:rsidRDefault="00DE3DC3">
      <w:pPr>
        <w:spacing w:line="240" w:lineRule="auto"/>
        <w:jc w:val="both"/>
        <w:rPr>
          <w:ins w:id="239" w:author="Billy Mitchell" w:date="2024-10-30T09:47:00Z" w16du:dateUtc="2024-10-30T13:47:00Z"/>
          <w:b/>
        </w:rPr>
        <w:pPrChange w:id="240"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241" w:author="Billy Mitchell" w:date="2024-11-05T19:12:00Z" w16du:dateUtc="2024-11-06T00:12:00Z"/>
          <w:b/>
          <w:bCs/>
        </w:rPr>
      </w:pPr>
    </w:p>
    <w:p w14:paraId="4C4B07B5" w14:textId="1E2994C6" w:rsidR="00126307" w:rsidDel="00E82062" w:rsidRDefault="00321805">
      <w:pPr>
        <w:rPr>
          <w:del w:id="242" w:author="Billy Mitchell" w:date="2024-11-05T19:12:00Z" w16du:dateUtc="2024-11-06T00:12:00Z"/>
          <w:b/>
          <w:bCs/>
        </w:rPr>
        <w:pPrChange w:id="243"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244" w:author="Billy Mitchell" w:date="2024-11-05T19:12:00Z" w16du:dateUtc="2024-11-06T00:12:00Z">
          <w:pPr>
            <w:pStyle w:val="Heading1"/>
            <w:spacing w:before="0" w:after="0" w:line="240" w:lineRule="auto"/>
            <w:jc w:val="both"/>
          </w:pPr>
        </w:pPrChange>
      </w:pPr>
      <w:del w:id="245"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246" w:name="_l89pprm7u1jz" w:colFirst="0" w:colLast="0"/>
      <w:bookmarkEnd w:id="246"/>
      <w:r>
        <w:rPr>
          <w:b/>
          <w:bCs/>
        </w:rPr>
        <w:t xml:space="preserve">Participants in both viewing orders exhibited similar levels of rating frequency. </w:t>
      </w:r>
      <w:commentRangeStart w:id="247"/>
      <w:del w:id="248" w:author="Billy Mitchell" w:date="2024-11-05T21:01:00Z" w16du:dateUtc="2024-11-06T02:01:00Z">
        <w:r w:rsidRPr="006E54B4" w:rsidDel="00FB7334">
          <w:rPr>
            <w:rPrChange w:id="249" w:author="Chelsea Helion" w:date="2024-10-23T10:53:00Z">
              <w:rPr>
                <w:rFonts w:ascii="Aptos" w:hAnsi="Aptos"/>
              </w:rPr>
            </w:rPrChange>
          </w:rPr>
          <w:delText xml:space="preserve"> </w:delText>
        </w:r>
      </w:del>
      <w:commentRangeEnd w:id="247"/>
      <w:r w:rsidR="00400CBA" w:rsidRPr="006E54B4">
        <w:rPr>
          <w:rStyle w:val="CommentReference"/>
        </w:rPr>
        <w:commentReference w:id="247"/>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250"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251"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52" w:author="Billy Mitchell" w:date="2024-11-06T00:58:00Z" w16du:dateUtc="2024-11-06T05:58:00Z"/>
        </w:rPr>
      </w:pPr>
      <w:ins w:id="253" w:author="Billy Mitchell" w:date="2024-11-05T21:02:00Z" w16du:dateUtc="2024-11-06T02:02:00Z">
        <w:r>
          <w:rPr>
            <w:b/>
            <w:bCs/>
          </w:rPr>
          <w:t>Scene recall did not differ between rating co</w:t>
        </w:r>
      </w:ins>
      <w:ins w:id="254" w:author="Billy Mitchell" w:date="2024-11-05T21:03:00Z" w16du:dateUtc="2024-11-06T02:03:00Z">
        <w:r>
          <w:rPr>
            <w:b/>
            <w:bCs/>
          </w:rPr>
          <w:t>nditions.</w:t>
        </w:r>
      </w:ins>
      <w:ins w:id="255" w:author="Billy Mitchell" w:date="2024-11-05T21:16:00Z" w16du:dateUtc="2024-11-06T02:16:00Z">
        <w:r w:rsidR="00396705">
          <w:rPr>
            <w:b/>
            <w:bCs/>
          </w:rPr>
          <w:t xml:space="preserve"> </w:t>
        </w:r>
      </w:ins>
      <w:ins w:id="256" w:author="Billy Mitchell" w:date="2024-11-06T01:16:00Z" w16du:dateUtc="2024-11-06T06:16:00Z">
        <w:r w:rsidR="00F26708">
          <w:t>Twenty-eight</w:t>
        </w:r>
      </w:ins>
      <w:ins w:id="257" w:author="Billy Mitchell" w:date="2024-11-06T01:17:00Z" w16du:dateUtc="2024-11-06T06:17:00Z">
        <w:r w:rsidR="001E33D0">
          <w:t xml:space="preserve"> (n = 28)</w:t>
        </w:r>
      </w:ins>
      <w:ins w:id="258" w:author="Billy Mitchell" w:date="2024-11-06T01:16:00Z" w16du:dateUtc="2024-11-06T06:16:00Z">
        <w:r w:rsidR="00F26708">
          <w:t xml:space="preserve"> of the thirty-five subjects used in neural analyses completed post-exposure free recall of the stimulus which was able to be transcribed and analyzed</w:t>
        </w:r>
      </w:ins>
      <w:ins w:id="259" w:author="Billy Mitchell" w:date="2024-11-06T01:17:00Z" w16du:dateUtc="2024-11-06T06:17:00Z">
        <w:r w:rsidR="001E33D0">
          <w:t xml:space="preserve">. </w:t>
        </w:r>
      </w:ins>
      <w:ins w:id="260" w:author="Billy Mitchell" w:date="2024-11-06T00:58:00Z" w16du:dateUtc="2024-11-06T05:58:00Z">
        <w:r w:rsidR="0036567C">
          <w:t>A paired samples t-test found no differences</w:t>
        </w:r>
      </w:ins>
      <w:ins w:id="261" w:author="Billy Mitchell" w:date="2024-11-06T01:01:00Z" w16du:dateUtc="2024-11-06T06:01:00Z">
        <w:r w:rsidR="0036567C">
          <w:t xml:space="preserve"> (mean difference = 0.04)</w:t>
        </w:r>
      </w:ins>
      <w:ins w:id="262" w:author="Billy Mitchell" w:date="2024-11-06T00:58:00Z" w16du:dateUtc="2024-11-06T05:58:00Z">
        <w:r w:rsidR="0036567C">
          <w:t xml:space="preserve"> in the </w:t>
        </w:r>
      </w:ins>
      <w:ins w:id="263" w:author="Billy Mitchell" w:date="2024-11-06T01:06:00Z" w16du:dateUtc="2024-11-06T06:06:00Z">
        <w:r w:rsidR="00F26708">
          <w:t>magnitude</w:t>
        </w:r>
      </w:ins>
      <w:ins w:id="264" w:author="Billy Mitchell" w:date="2024-11-06T00:58:00Z" w16du:dateUtc="2024-11-06T05:58:00Z">
        <w:r w:rsidR="0036567C">
          <w:t xml:space="preserve"> of scenes recalled </w:t>
        </w:r>
      </w:ins>
      <w:ins w:id="265" w:author="Billy Mitchell" w:date="2024-11-06T01:06:00Z" w16du:dateUtc="2024-11-06T06:06:00Z">
        <w:r w:rsidR="00F26708">
          <w:t>within</w:t>
        </w:r>
      </w:ins>
      <w:ins w:id="266" w:author="Billy Mitchell" w:date="2024-11-06T00:58:00Z" w16du:dateUtc="2024-11-06T05:58:00Z">
        <w:r w:rsidR="0036567C">
          <w:t xml:space="preserve"> subject while expressively rating and </w:t>
        </w:r>
      </w:ins>
      <w:ins w:id="267" w:author="Billy Mitchell" w:date="2024-11-06T00:59:00Z" w16du:dateUtc="2024-11-06T05:59:00Z">
        <w:r w:rsidR="0036567C">
          <w:t>reflectively not-rating the video</w:t>
        </w:r>
      </w:ins>
      <w:ins w:id="268"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69" w:author="Billy Mitchell" w:date="2024-11-06T00:59:00Z" w16du:dateUtc="2024-11-06T05:59:00Z">
        <w:r w:rsidR="0036567C">
          <w:t>.</w:t>
        </w:r>
      </w:ins>
      <w:ins w:id="270" w:author="Billy Mitchell" w:date="2024-11-06T01:03:00Z" w16du:dateUtc="2024-11-06T06:03:00Z">
        <w:r w:rsidR="0036567C">
          <w:t xml:space="preserve"> We could alternatively use a chi-square test to determine if there is a relationship </w:t>
        </w:r>
      </w:ins>
      <w:proofErr w:type="gramStart"/>
      <w:ins w:id="271" w:author="Billy Mitchell" w:date="2024-11-06T01:04:00Z" w16du:dateUtc="2024-11-06T06:04:00Z">
        <w:r w:rsidR="0036567C">
          <w:t>among</w:t>
        </w:r>
        <w:proofErr w:type="gramEnd"/>
        <w:r w:rsidR="0036567C">
          <w:t xml:space="preserve"> the proportion of scenes recalled and not recalled</w:t>
        </w:r>
      </w:ins>
      <w:ins w:id="272" w:author="Billy Mitchell" w:date="2024-11-06T01:05:00Z" w16du:dateUtc="2024-11-06T06:05:00Z">
        <w:r w:rsidR="0036567C">
          <w:t xml:space="preserve"> while expressively rating and reflectively not rating</w:t>
        </w:r>
      </w:ins>
      <w:ins w:id="273" w:author="Billy Mitchell" w:date="2024-11-06T01:07:00Z" w16du:dateUtc="2024-11-06T06:07:00Z">
        <w:r w:rsidR="00F26708">
          <w:t xml:space="preserve"> between subjects</w:t>
        </w:r>
      </w:ins>
      <w:ins w:id="274" w:author="Billy Mitchell" w:date="2024-11-06T01:05:00Z" w16du:dateUtc="2024-11-06T06:05:00Z">
        <w:r w:rsidR="0036567C">
          <w:t xml:space="preserve">. This approach also failed to </w:t>
        </w:r>
      </w:ins>
      <w:ins w:id="275" w:author="Billy Mitchell" w:date="2024-11-06T01:07:00Z" w16du:dateUtc="2024-11-06T06:07:00Z">
        <w:r w:rsidR="00F26708">
          <w:t>identify significant differences (</w:t>
        </w:r>
      </w:ins>
      <w:ins w:id="276" w:author="Billy Mitchell" w:date="2024-11-06T01:12:00Z" w16du:dateUtc="2024-11-06T06:12:00Z">
        <w:r w:rsidR="00F26708" w:rsidRPr="00F26708">
          <w:t>χ2(1, N</w:t>
        </w:r>
      </w:ins>
      <w:ins w:id="277" w:author="Billy Mitchell" w:date="2024-11-06T01:17:00Z" w16du:dateUtc="2024-11-06T06:17:00Z">
        <w:r w:rsidR="001E33D0">
          <w:t xml:space="preserve"> </w:t>
        </w:r>
      </w:ins>
      <w:ins w:id="278" w:author="Billy Mitchell" w:date="2024-11-06T01:12:00Z" w16du:dateUtc="2024-11-06T06:12:00Z">
        <w:r w:rsidR="00F26708" w:rsidRPr="00F26708">
          <w:t>=</w:t>
        </w:r>
      </w:ins>
      <w:ins w:id="279" w:author="Billy Mitchell" w:date="2024-11-06T01:17:00Z" w16du:dateUtc="2024-11-06T06:17:00Z">
        <w:r w:rsidR="001E33D0">
          <w:t xml:space="preserve"> </w:t>
        </w:r>
      </w:ins>
      <w:ins w:id="280" w:author="Billy Mitchell" w:date="2024-11-06T01:12:00Z" w16du:dateUtc="2024-11-06T06:12:00Z">
        <w:r w:rsidR="00F26708">
          <w:t>28</w:t>
        </w:r>
        <w:r w:rsidR="00F26708" w:rsidRPr="00F26708">
          <w:t>) = 0.</w:t>
        </w:r>
      </w:ins>
      <w:ins w:id="281" w:author="Billy Mitchell" w:date="2024-11-06T01:18:00Z" w16du:dateUtc="2024-11-06T06:18:00Z">
        <w:r w:rsidR="001E33D0">
          <w:t>85</w:t>
        </w:r>
      </w:ins>
      <w:ins w:id="282" w:author="Billy Mitchell" w:date="2024-11-06T01:12:00Z" w16du:dateUtc="2024-11-06T06:12:00Z">
        <w:r w:rsidR="00F26708" w:rsidRPr="00F26708">
          <w:t>, p = 0.</w:t>
        </w:r>
      </w:ins>
      <w:ins w:id="283" w:author="Billy Mitchell" w:date="2024-11-06T01:17:00Z" w16du:dateUtc="2024-11-06T06:17:00Z">
        <w:r w:rsidR="001E33D0">
          <w:t>36</w:t>
        </w:r>
      </w:ins>
      <w:ins w:id="284" w:author="Billy Mitchell" w:date="2024-11-06T01:07:00Z" w16du:dateUtc="2024-11-06T06:07:00Z">
        <w:r w:rsidR="00F26708">
          <w:t xml:space="preserve">). </w:t>
        </w:r>
      </w:ins>
      <w:ins w:id="285"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86" w:author="Billy Mitchell" w:date="2024-11-05T21:09:00Z" w16du:dateUtc="2024-11-06T02:09:00Z"/>
        </w:rPr>
      </w:pPr>
      <w:ins w:id="287" w:author="Chelsea Helion" w:date="2024-10-25T19:02:00Z">
        <w:del w:id="288" w:author="Billy Mitchell" w:date="2024-11-05T21:02:00Z" w16du:dateUtc="2024-11-06T02:02:00Z">
          <w:r w:rsidDel="00FB7334">
            <w:rPr>
              <w:b/>
              <w:bCs/>
            </w:rPr>
            <w:delText>Insert memory results.</w:delText>
          </w:r>
        </w:del>
      </w:ins>
      <w:ins w:id="289" w:author="Billy Mitchell" w:date="2024-11-05T21:03:00Z" w16du:dateUtc="2024-11-06T02:03:00Z">
        <w:r w:rsidR="00FB7334">
          <w:rPr>
            <w:b/>
            <w:bCs/>
          </w:rPr>
          <w:t xml:space="preserve">Character </w:t>
        </w:r>
      </w:ins>
      <w:ins w:id="290" w:author="Billy Mitchell" w:date="2024-11-05T21:08:00Z" w16du:dateUtc="2024-11-06T02:08:00Z">
        <w:r w:rsidR="00FB7334">
          <w:rPr>
            <w:b/>
            <w:bCs/>
          </w:rPr>
          <w:t>representations did not differ between rating cond</w:t>
        </w:r>
      </w:ins>
      <w:ins w:id="291" w:author="Billy Mitchell" w:date="2024-11-05T21:09:00Z" w16du:dateUtc="2024-11-06T02:09:00Z">
        <w:r w:rsidR="00FB7334">
          <w:rPr>
            <w:b/>
            <w:bCs/>
          </w:rPr>
          <w:t xml:space="preserve">itions. </w:t>
        </w:r>
      </w:ins>
      <w:ins w:id="292" w:author="Billy Mitchell" w:date="2024-11-06T01:37:00Z" w16du:dateUtc="2024-11-06T06:37:00Z">
        <w:r w:rsidR="00DE3DC3">
          <w:t xml:space="preserve">We again used </w:t>
        </w:r>
      </w:ins>
      <w:ins w:id="293" w:author="Billy Mitchell" w:date="2024-11-06T01:40:00Z" w16du:dateUtc="2024-11-06T06:40:00Z">
        <w:r w:rsidR="00DE3DC3">
          <w:t>dissimilarity matrices</w:t>
        </w:r>
      </w:ins>
      <w:ins w:id="294" w:author="Billy Mitchell" w:date="2024-11-06T01:38:00Z" w16du:dateUtc="2024-11-06T06:38:00Z">
        <w:r w:rsidR="00DE3DC3">
          <w:t xml:space="preserve"> to</w:t>
        </w:r>
      </w:ins>
      <w:ins w:id="295"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296"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97" w:author="Billy Mitchell" w:date="2024-11-06T01:43:00Z" w16du:dateUtc="2024-11-06T06:43:00Z">
        <w:r w:rsidR="00DE3DC3">
          <w:t>0.01</w:t>
        </w:r>
      </w:ins>
      <w:ins w:id="298" w:author="Billy Mitchell" w:date="2024-11-06T01:42:00Z" w16du:dateUtc="2024-11-06T06:42:00Z">
        <w:r w:rsidR="00DE3DC3" w:rsidRPr="00DE3DC3">
          <w:t>, p = 0.</w:t>
        </w:r>
      </w:ins>
      <w:ins w:id="299" w:author="Billy Mitchell" w:date="2024-11-06T01:43:00Z" w16du:dateUtc="2024-11-06T06:43:00Z">
        <w:r w:rsidR="00DE3DC3">
          <w:t>56</w:t>
        </w:r>
      </w:ins>
      <w:ins w:id="300"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301" w:author="Billy Mitchell" w:date="2024-11-06T01:43:00Z" w16du:dateUtc="2024-11-06T06:43:00Z"/>
          <w:b/>
          <w:bCs/>
        </w:rPr>
      </w:pPr>
    </w:p>
    <w:p w14:paraId="55262788" w14:textId="667E9360" w:rsidR="00950C6D" w:rsidDel="00E82062" w:rsidRDefault="00950C6D">
      <w:pPr>
        <w:spacing w:line="240" w:lineRule="auto"/>
        <w:ind w:firstLine="720"/>
        <w:jc w:val="both"/>
        <w:rPr>
          <w:ins w:id="302" w:author="Chelsea Helion" w:date="2024-10-25T19:02:00Z"/>
          <w:del w:id="303" w:author="Billy Mitchell" w:date="2024-11-05T19:12:00Z" w16du:dateUtc="2024-11-06T00:12:00Z"/>
          <w:b/>
          <w:bCs/>
        </w:rPr>
      </w:pPr>
      <w:ins w:id="304" w:author="Chelsea Helion" w:date="2024-10-25T19:02:00Z">
        <w:del w:id="305"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306"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307" w:author="Chelsea Helion" w:date="2024-10-25T19:02:00Z"/>
          <w:del w:id="308" w:author="Billy Mitchell" w:date="2024-11-05T19:12:00Z" w16du:dateUtc="2024-11-06T00:12:00Z"/>
          <w:rPrChange w:id="309" w:author="Chelsea Helion" w:date="2024-10-23T10:53:00Z">
            <w:rPr>
              <w:ins w:id="310" w:author="Chelsea Helion" w:date="2024-10-25T19:02:00Z"/>
              <w:del w:id="311" w:author="Billy Mitchell" w:date="2024-11-05T19:12:00Z" w16du:dateUtc="2024-11-06T00:12:00Z"/>
              <w:rFonts w:ascii="Aptos" w:hAnsi="Aptos"/>
            </w:rPr>
          </w:rPrChange>
        </w:rPr>
      </w:pPr>
      <w:r>
        <w:rPr>
          <w:b/>
          <w:bCs/>
        </w:rPr>
        <w:t>Neuroimaging results</w:t>
      </w:r>
      <w:ins w:id="312"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313" w:author="Chelsea Helion" w:date="2024-10-23T10:53:00Z">
            <w:rPr>
              <w:rFonts w:ascii="Aptos" w:hAnsi="Aptos"/>
            </w:rPr>
          </w:rPrChange>
        </w:rPr>
      </w:pPr>
    </w:p>
    <w:p w14:paraId="367DC151" w14:textId="5F3850A5" w:rsidR="00DE0869" w:rsidRPr="006E54B4" w:rsidDel="00E82062" w:rsidRDefault="00950C6D">
      <w:pPr>
        <w:spacing w:line="240" w:lineRule="auto"/>
        <w:ind w:firstLine="720"/>
        <w:jc w:val="both"/>
        <w:rPr>
          <w:del w:id="314" w:author="Billy Mitchell" w:date="2024-11-05T19:10:00Z" w16du:dateUtc="2024-11-06T00:10:00Z"/>
          <w:rPrChange w:id="315" w:author="Chelsea Helion" w:date="2024-10-23T10:53:00Z">
            <w:rPr>
              <w:del w:id="316"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2099">
        <w:instrText xml:space="preserve"> ADDIN ZOTERO_ITEM CSL_CITATION {"citationID":"FGPrz7Cy","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317"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318"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319" w:author="Billy Mitchell" w:date="2024-11-05T19:10:00Z" w16du:dateUtc="2024-11-06T00:10:00Z"/>
          <w:rPrChange w:id="320" w:author="Chelsea Helion" w:date="2024-10-23T10:53:00Z">
            <w:rPr>
              <w:del w:id="321" w:author="Billy Mitchell" w:date="2024-11-05T19:10:00Z" w16du:dateUtc="2024-11-06T00:10:00Z"/>
              <w:rFonts w:ascii="Aptos" w:hAnsi="Aptos"/>
            </w:rPr>
          </w:rPrChange>
        </w:rPr>
        <w:pPrChange w:id="322" w:author="Billy Mitchell" w:date="2024-11-06T01:43:00Z" w16du:dateUtc="2024-11-06T06:43:00Z">
          <w:pPr>
            <w:spacing w:line="240" w:lineRule="auto"/>
            <w:jc w:val="both"/>
          </w:pPr>
        </w:pPrChange>
      </w:pPr>
      <w:del w:id="323" w:author="Billy Mitchell" w:date="2024-11-05T19:10:00Z" w16du:dateUtc="2024-11-06T00:10:00Z">
        <w:r w:rsidRPr="006E54B4" w:rsidDel="00E82062">
          <w:rPr>
            <w:rPrChange w:id="324"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325" w:author="Chelsea Helion" w:date="2024-10-23T10:53:00Z">
            <w:rPr>
              <w:rFonts w:ascii="Aptos" w:hAnsi="Aptos"/>
              <w:b/>
              <w:bCs/>
            </w:rPr>
          </w:rPrChange>
        </w:rPr>
        <w:pPrChange w:id="326"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327"/>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327"/>
      <w:r w:rsidR="00E75ABA">
        <w:rPr>
          <w:rStyle w:val="CommentReference"/>
        </w:rPr>
        <w:commentReference w:id="327"/>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328"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329"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330"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331" w:author="Billy Mitchell" w:date="2024-11-05T19:11:00Z" w16du:dateUtc="2024-11-06T00:11:00Z"/>
          <w:bCs/>
        </w:rPr>
      </w:pPr>
      <w:del w:id="332"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333"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6F0FEB53"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334"/>
      <w:r w:rsidRPr="00E5335E">
        <w:t xml:space="preserve">greater magnitude </w:t>
      </w:r>
      <w:commentRangeEnd w:id="334"/>
      <w:r w:rsidR="00FE49C0">
        <w:rPr>
          <w:rStyle w:val="CommentReference"/>
        </w:rPr>
        <w:commentReference w:id="334"/>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2099">
        <w:instrText xml:space="preserve"> ADDIN ZOTERO_ITEM CSL_CITATION {"citationID":"Em62Ysuq","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335" w:author="Billy Mitchell" w:date="2024-11-05T18:42:00Z" w16du:dateUtc="2024-11-05T23:42:00Z">
        <w:r w:rsidR="00125F01">
          <w:t xml:space="preserve"> </w:t>
        </w:r>
      </w:ins>
      <w:del w:id="336" w:author="Billy Mitchell" w:date="2024-11-05T18:41:00Z" w16du:dateUtc="2024-11-05T23:41:00Z">
        <w:r w:rsidRPr="006E54B4" w:rsidDel="00125F01">
          <w:rPr>
            <w:rPrChange w:id="337" w:author="Chelsea Helion" w:date="2024-10-23T10:53:00Z">
              <w:rPr>
                <w:rFonts w:ascii="Aptos" w:hAnsi="Aptos"/>
              </w:rPr>
            </w:rPrChange>
          </w:rPr>
          <w:delText xml:space="preserve"> </w:delText>
        </w:r>
      </w:del>
      <w:r w:rsidR="00125F01">
        <w:fldChar w:fldCharType="begin"/>
      </w:r>
      <w:r w:rsidR="00902099">
        <w:instrText xml:space="preserve"> ADDIN ZOTERO_ITEM CSL_CITATION {"citationID":"5siKOWMb","properties":{"formattedCitation":"\\super 46\\nosupersub{}","plainCitation":"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338" w:author="Billy Mitchell" w:date="2024-11-05T18:41:00Z" w16du:dateUtc="2024-11-05T23:41:00Z">
        <w:r w:rsidRPr="006E54B4" w:rsidDel="00125F01">
          <w:rPr>
            <w:rPrChange w:id="339" w:author="Chelsea Helion" w:date="2024-10-23T10:53:00Z">
              <w:rPr>
                <w:rFonts w:ascii="Aptos" w:hAnsi="Aptos"/>
              </w:rPr>
            </w:rPrChange>
          </w:rPr>
          <w:delText>(2022)</w:delText>
        </w:r>
      </w:del>
      <w:r w:rsidRPr="006E54B4">
        <w:rPr>
          <w:rPrChange w:id="340"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341" w:author="Chelsea Helion" w:date="2024-10-23T10:53:00Z">
            <w:rPr>
              <w:rFonts w:ascii="Aptos" w:hAnsi="Aptos"/>
              <w:b/>
              <w:bCs/>
            </w:rPr>
          </w:rPrChange>
        </w:rPr>
        <w:t>Figure 6</w:t>
      </w:r>
      <w:r w:rsidRPr="006E54B4">
        <w:rPr>
          <w:rPrChange w:id="342"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343" w:author="Chelsea Helion" w:date="2024-10-23T10:53:00Z">
            <w:rPr>
              <w:rFonts w:ascii="Aptos" w:hAnsi="Aptos"/>
            </w:rPr>
          </w:rPrChange>
        </w:rPr>
        <w:t>pCUN</w:t>
      </w:r>
      <w:proofErr w:type="spellEnd"/>
      <w:r w:rsidRPr="006E54B4">
        <w:rPr>
          <w:rPrChange w:id="344" w:author="Chelsea Helion" w:date="2024-10-23T10:53:00Z">
            <w:rPr>
              <w:rFonts w:ascii="Aptos" w:hAnsi="Aptos"/>
            </w:rPr>
          </w:rPrChange>
        </w:rPr>
        <w:t xml:space="preserve">, </w:t>
      </w:r>
      <w:proofErr w:type="spellStart"/>
      <w:r w:rsidRPr="006E54B4">
        <w:rPr>
          <w:rPrChange w:id="345" w:author="Chelsea Helion" w:date="2024-10-23T10:53:00Z">
            <w:rPr>
              <w:rFonts w:ascii="Aptos" w:hAnsi="Aptos"/>
            </w:rPr>
          </w:rPrChange>
        </w:rPr>
        <w:t>mPFC</w:t>
      </w:r>
      <w:proofErr w:type="spellEnd"/>
      <w:r w:rsidRPr="006E54B4">
        <w:rPr>
          <w:rPrChange w:id="346" w:author="Chelsea Helion" w:date="2024-10-23T10:53:00Z">
            <w:rPr>
              <w:rFonts w:ascii="Aptos" w:hAnsi="Aptos"/>
            </w:rPr>
          </w:rPrChange>
        </w:rPr>
        <w:t xml:space="preserve">, IPL) than expressive watchers, even when </w:t>
      </w:r>
      <w:r w:rsidR="00405EA4" w:rsidRPr="006E54B4">
        <w:rPr>
          <w:rPrChange w:id="347" w:author="Chelsea Helion" w:date="2024-10-23T10:53:00Z">
            <w:rPr>
              <w:rFonts w:ascii="Aptos" w:hAnsi="Aptos"/>
            </w:rPr>
          </w:rPrChange>
        </w:rPr>
        <w:t xml:space="preserve">the latter were </w:t>
      </w:r>
      <w:r w:rsidRPr="006E54B4">
        <w:rPr>
          <w:rPrChange w:id="348" w:author="Chelsea Helion" w:date="2024-10-23T10:53:00Z">
            <w:rPr>
              <w:rFonts w:ascii="Aptos" w:hAnsi="Aptos"/>
            </w:rPr>
          </w:rPrChange>
        </w:rPr>
        <w:t xml:space="preserve">not </w:t>
      </w:r>
      <w:r w:rsidR="00405EA4" w:rsidRPr="006E54B4">
        <w:rPr>
          <w:rPrChange w:id="349" w:author="Chelsea Helion" w:date="2024-10-23T10:53:00Z">
            <w:rPr>
              <w:rFonts w:ascii="Aptos" w:hAnsi="Aptos"/>
            </w:rPr>
          </w:rPrChange>
        </w:rPr>
        <w:t xml:space="preserve">actively providing </w:t>
      </w:r>
      <w:r w:rsidRPr="006E54B4">
        <w:rPr>
          <w:rPrChange w:id="350" w:author="Chelsea Helion" w:date="2024-10-23T10:53:00Z">
            <w:rPr>
              <w:rFonts w:ascii="Aptos" w:hAnsi="Aptos"/>
            </w:rPr>
          </w:rPrChange>
        </w:rPr>
        <w:t>rating</w:t>
      </w:r>
      <w:r w:rsidR="00405EA4" w:rsidRPr="006E54B4">
        <w:rPr>
          <w:rPrChange w:id="351" w:author="Chelsea Helion" w:date="2024-10-23T10:53:00Z">
            <w:rPr>
              <w:rFonts w:ascii="Aptos" w:hAnsi="Aptos"/>
            </w:rPr>
          </w:rPrChange>
        </w:rPr>
        <w:t>s</w:t>
      </w:r>
      <w:r w:rsidRPr="006E54B4">
        <w:rPr>
          <w:rPrChange w:id="352"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 rating</w:t>
      </w:r>
      <w:proofErr w:type="gramEnd"/>
      <w:r>
        <w:rPr>
          <w:b/>
          <w:bCs/>
        </w:rPr>
        <w:t xml:space="preserve">. </w:t>
      </w:r>
      <w:r>
        <w:t>Next, we aimed to assess whether being able to rate subjective experience evoked different patterns of neural activity, regardless of whether one was actively rating at the time</w:t>
      </w:r>
      <w:commentRangeStart w:id="353"/>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53"/>
      <w:r>
        <w:rPr>
          <w:rStyle w:val="CommentReference"/>
        </w:rPr>
        <w:commentReference w:id="353"/>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54" w:author="Billy Mitchell" w:date="2024-11-05T19:12:00Z" w16du:dateUtc="2024-11-06T00:12:00Z"/>
          <w:rPrChange w:id="355" w:author="Chelsea Helion" w:date="2024-10-23T10:53:00Z">
            <w:rPr>
              <w:del w:id="356" w:author="Billy Mitchell" w:date="2024-11-05T19:12:00Z" w16du:dateUtc="2024-11-06T00:12:00Z"/>
              <w:rFonts w:ascii="Aptos" w:hAnsi="Aptos"/>
            </w:rPr>
          </w:rPrChange>
        </w:rPr>
      </w:pPr>
      <w:ins w:id="357"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58" w:author="Billy Mitchell" w:date="2024-11-05T19:11:00Z" w16du:dateUtc="2024-11-06T00:11:00Z"/>
          <w:rPrChange w:id="359" w:author="Chelsea Helion" w:date="2024-10-23T10:53:00Z">
            <w:rPr>
              <w:del w:id="360" w:author="Billy Mitchell" w:date="2024-11-05T19:11:00Z" w16du:dateUtc="2024-11-06T00:11:00Z"/>
              <w:rFonts w:ascii="Aptos" w:hAnsi="Aptos"/>
            </w:rPr>
          </w:rPrChange>
        </w:rPr>
      </w:pPr>
      <w:del w:id="361"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62" w:author="Billy Mitchell" w:date="2024-11-05T19:11:00Z" w16du:dateUtc="2024-11-06T00:11:00Z"/>
          <w:rPrChange w:id="363" w:author="Chelsea Helion" w:date="2024-10-23T10:53:00Z">
            <w:rPr>
              <w:del w:id="364"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65" w:author="Billy Mitchell" w:date="2024-11-05T19:11:00Z" w16du:dateUtc="2024-11-06T00:11:00Z"/>
          <w:rPrChange w:id="366" w:author="Chelsea Helion" w:date="2024-10-23T10:53:00Z">
            <w:rPr>
              <w:del w:id="367" w:author="Billy Mitchell" w:date="2024-11-05T19:11:00Z" w16du:dateUtc="2024-11-06T00:11:00Z"/>
              <w:rFonts w:ascii="Aptos" w:hAnsi="Aptos"/>
            </w:rPr>
          </w:rPrChange>
        </w:rPr>
      </w:pPr>
      <w:del w:id="368" w:author="Billy Mitchell" w:date="2024-11-05T19:11:00Z" w16du:dateUtc="2024-11-06T00:11:00Z">
        <w:r w:rsidRPr="006E54B4" w:rsidDel="00E82062">
          <w:rPr>
            <w:rPrChange w:id="369"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70"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71" w:author="Billy Mitchell" w:date="2024-11-05T19:12:00Z" w16du:dateUtc="2024-11-06T00:12:00Z"/>
          <w:b/>
          <w:rPrChange w:id="372" w:author="Chelsea Helion" w:date="2024-10-23T10:53:00Z">
            <w:rPr>
              <w:del w:id="373" w:author="Billy Mitchell" w:date="2024-11-05T19:12:00Z" w16du:dateUtc="2024-11-06T00:12:00Z"/>
              <w:rFonts w:ascii="Aptos" w:hAnsi="Aptos"/>
              <w:b/>
            </w:rPr>
          </w:rPrChange>
        </w:rPr>
        <w:pPrChange w:id="374"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75" w:author="Billy Mitchell" w:date="2024-11-05T19:12:00Z" w16du:dateUtc="2024-11-06T00:12:00Z"/>
          <w:b/>
          <w:rPrChange w:id="376" w:author="Chelsea Helion" w:date="2024-10-23T10:53:00Z">
            <w:rPr>
              <w:del w:id="377" w:author="Billy Mitchell" w:date="2024-11-05T19:12:00Z" w16du:dateUtc="2024-11-06T00:12:00Z"/>
              <w:rFonts w:ascii="Aptos" w:hAnsi="Aptos"/>
              <w:b/>
            </w:rPr>
          </w:rPrChange>
        </w:rPr>
        <w:pPrChange w:id="378"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79" w:author="Billy Mitchell" w:date="2024-11-05T19:12:00Z" w16du:dateUtc="2024-11-06T00:12:00Z"/>
          <w:b/>
          <w:rPrChange w:id="380" w:author="Chelsea Helion" w:date="2024-10-23T10:53:00Z">
            <w:rPr>
              <w:del w:id="381" w:author="Billy Mitchell" w:date="2024-11-05T19:12:00Z" w16du:dateUtc="2024-11-06T00:12:00Z"/>
              <w:rFonts w:ascii="Aptos" w:hAnsi="Aptos"/>
              <w:b/>
            </w:rPr>
          </w:rPrChange>
        </w:rPr>
        <w:pPrChange w:id="382"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83" w:author="Billy Mitchell" w:date="2024-11-05T19:12:00Z" w16du:dateUtc="2024-11-06T00:12:00Z"/>
          <w:b/>
          <w:rPrChange w:id="384" w:author="Chelsea Helion" w:date="2024-10-23T10:53:00Z">
            <w:rPr>
              <w:del w:id="385" w:author="Billy Mitchell" w:date="2024-11-05T19:12:00Z" w16du:dateUtc="2024-11-06T00:12:00Z"/>
              <w:rFonts w:ascii="Aptos" w:hAnsi="Aptos"/>
              <w:b/>
            </w:rPr>
          </w:rPrChange>
        </w:rPr>
        <w:pPrChange w:id="386"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87" w:author="Billy Mitchell" w:date="2024-11-05T19:12:00Z" w16du:dateUtc="2024-11-06T00:12:00Z"/>
          <w:b/>
          <w:rPrChange w:id="388" w:author="Chelsea Helion" w:date="2024-10-23T10:53:00Z">
            <w:rPr>
              <w:del w:id="389" w:author="Billy Mitchell" w:date="2024-11-05T19:12:00Z" w16du:dateUtc="2024-11-06T00:12:00Z"/>
              <w:rFonts w:ascii="Aptos" w:hAnsi="Aptos"/>
              <w:b/>
            </w:rPr>
          </w:rPrChange>
        </w:rPr>
        <w:pPrChange w:id="390"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91" w:author="Billy Mitchell" w:date="2024-11-05T19:12:00Z" w16du:dateUtc="2024-11-06T00:12:00Z"/>
          <w:b/>
          <w:rPrChange w:id="392" w:author="Chelsea Helion" w:date="2024-10-23T10:53:00Z">
            <w:rPr>
              <w:del w:id="393" w:author="Billy Mitchell" w:date="2024-11-05T19:12:00Z" w16du:dateUtc="2024-11-06T00:12:00Z"/>
              <w:rFonts w:ascii="Aptos" w:hAnsi="Aptos"/>
              <w:b/>
            </w:rPr>
          </w:rPrChange>
        </w:rPr>
        <w:pPrChange w:id="394"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95" w:author="Billy Mitchell" w:date="2024-11-05T19:12:00Z" w16du:dateUtc="2024-11-06T00:12:00Z"/>
          <w:b/>
          <w:rPrChange w:id="396" w:author="Chelsea Helion" w:date="2024-10-23T10:53:00Z">
            <w:rPr>
              <w:del w:id="397" w:author="Billy Mitchell" w:date="2024-11-05T19:12:00Z" w16du:dateUtc="2024-11-06T00:12:00Z"/>
              <w:rFonts w:ascii="Aptos" w:hAnsi="Aptos"/>
              <w:b/>
            </w:rPr>
          </w:rPrChange>
        </w:rPr>
        <w:pPrChange w:id="398"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99" w:author="Billy Mitchell" w:date="2024-11-05T19:12:00Z" w16du:dateUtc="2024-11-06T00:12:00Z"/>
          <w:b/>
          <w:rPrChange w:id="400" w:author="Chelsea Helion" w:date="2024-10-23T10:53:00Z">
            <w:rPr>
              <w:del w:id="401" w:author="Billy Mitchell" w:date="2024-11-05T19:12:00Z" w16du:dateUtc="2024-11-06T00:12:00Z"/>
              <w:rFonts w:ascii="Aptos" w:hAnsi="Aptos"/>
              <w:b/>
            </w:rPr>
          </w:rPrChange>
        </w:rPr>
        <w:pPrChange w:id="402"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403" w:author="Billy Mitchell" w:date="2024-11-05T19:12:00Z" w16du:dateUtc="2024-11-06T00:12:00Z"/>
          <w:b/>
          <w:rPrChange w:id="404" w:author="Chelsea Helion" w:date="2024-10-23T10:53:00Z">
            <w:rPr>
              <w:del w:id="405" w:author="Billy Mitchell" w:date="2024-11-05T19:12:00Z" w16du:dateUtc="2024-11-06T00:12:00Z"/>
              <w:rFonts w:ascii="Aptos" w:hAnsi="Aptos"/>
              <w:b/>
            </w:rPr>
          </w:rPrChange>
        </w:rPr>
        <w:pPrChange w:id="406"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407" w:author="Billy Mitchell" w:date="2024-11-05T19:12:00Z" w16du:dateUtc="2024-11-06T00:12:00Z"/>
          <w:b/>
          <w:rPrChange w:id="408" w:author="Chelsea Helion" w:date="2024-10-23T10:53:00Z">
            <w:rPr>
              <w:del w:id="409" w:author="Billy Mitchell" w:date="2024-11-05T19:12:00Z" w16du:dateUtc="2024-11-06T00:12:00Z"/>
              <w:rFonts w:ascii="Aptos" w:hAnsi="Aptos"/>
              <w:b/>
            </w:rPr>
          </w:rPrChange>
        </w:rPr>
        <w:pPrChange w:id="410"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411" w:author="Billy Mitchell" w:date="2024-11-05T19:12:00Z" w16du:dateUtc="2024-11-06T00:12:00Z"/>
          <w:bCs/>
          <w:noProof/>
          <w:rPrChange w:id="412" w:author="Chelsea Helion" w:date="2024-10-23T10:53:00Z">
            <w:rPr>
              <w:del w:id="413"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414" w:author="Billy Mitchell" w:date="2024-11-05T19:11:00Z" w16du:dateUtc="2024-11-06T00:11:00Z"/>
          <w:bCs/>
        </w:rPr>
      </w:pPr>
      <w:moveFromRangeStart w:id="415" w:author="Billy Mitchell" w:date="2024-11-05T19:11:00Z" w:name="move181726332"/>
      <w:moveFrom w:id="416"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415"/>
    <w:p w14:paraId="48802B97" w14:textId="5C5964EF" w:rsidR="00A77E81" w:rsidRPr="00E5335E" w:rsidDel="00E82062" w:rsidRDefault="00A77E81">
      <w:pPr>
        <w:spacing w:line="240" w:lineRule="auto"/>
        <w:jc w:val="both"/>
        <w:rPr>
          <w:del w:id="417" w:author="Billy Mitchell" w:date="2024-11-05T19:12:00Z" w16du:dateUtc="2024-11-06T00:12:00Z"/>
          <w:b/>
        </w:rPr>
        <w:pPrChange w:id="418"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419"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420" w:author="Billy Mitchell" w:date="2024-11-05T22:49:00Z" w16du:dateUtc="2024-11-06T03:49:00Z"/>
          <w:b/>
          <w:bCs/>
        </w:rPr>
      </w:pPr>
      <w:bookmarkStart w:id="421" w:name="_ff7ui3r811kl" w:colFirst="0" w:colLast="0"/>
      <w:bookmarkEnd w:id="421"/>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0960340E" w:rsidR="00DE3855" w:rsidRPr="00FE49C0" w:rsidRDefault="00DE3855" w:rsidP="00DE3855">
      <w:pPr>
        <w:spacing w:line="240" w:lineRule="auto"/>
        <w:ind w:firstLine="720"/>
        <w:jc w:val="both"/>
        <w:rPr>
          <w:rFonts w:eastAsia="Times New Roman"/>
          <w:color w:val="000000"/>
          <w:lang w:val="en-US"/>
        </w:rPr>
      </w:pPr>
      <w:commentRangeStart w:id="422"/>
      <w:r w:rsidRPr="00FE49C0">
        <w:t xml:space="preserve">The present study aimed to characterize how neural activity differed while continuously rating or not rating a video stimulus under otherwise identical instructional conditions and focal topics. </w:t>
      </w:r>
      <w:commentRangeEnd w:id="422"/>
      <w:r w:rsidR="00297C72">
        <w:rPr>
          <w:rStyle w:val="CommentReference"/>
        </w:rPr>
        <w:commentReference w:id="422"/>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423"/>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423"/>
      <w:r w:rsidR="00297C72">
        <w:rPr>
          <w:rStyle w:val="CommentReference"/>
        </w:rPr>
        <w:commentReference w:id="423"/>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2099">
        <w:rPr>
          <w:highlight w:val="yellow"/>
        </w:rPr>
        <w:instrText xml:space="preserve"> ADDIN ZOTERO_ITEM CSL_CITATION {"citationID":"KKN3dyUc","properties":{"formattedCitation":"\\super 4,30,31\\nosupersub{}","plainCitation":"4,30,31","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2099" w:rsidRPr="00902099">
        <w:rPr>
          <w:vertAlign w:val="superscript"/>
        </w:rPr>
        <w:t>4,30,31</w:t>
      </w:r>
      <w:r w:rsidR="00902099">
        <w:rPr>
          <w:highlight w:val="yellow"/>
        </w:rPr>
        <w:fldChar w:fldCharType="end"/>
      </w:r>
      <w:r w:rsidR="00297C72">
        <w:t xml:space="preserve">, or contrasted passive and expressive viewing without maintaining goal </w:t>
      </w:r>
      <w:del w:id="424" w:author="Billy Mitchell" w:date="2024-11-08T11:52:00Z" w16du:dateUtc="2024-11-08T16:52:00Z">
        <w:r w:rsidR="00297C72" w:rsidDel="00902099">
          <w:delText>congurency</w:delText>
        </w:r>
      </w:del>
      <w:ins w:id="425" w:author="Billy Mitchell" w:date="2024-11-08T11:52:00Z" w16du:dateUtc="2024-11-08T16:52:00Z">
        <w:r w:rsidR="00902099">
          <w:t>congruence</w:t>
        </w:r>
      </w:ins>
      <w:r w:rsidR="00297C72">
        <w:t xml:space="preserve"> </w:t>
      </w:r>
      <w:r w:rsidR="00902099">
        <w:rPr>
          <w:highlight w:val="yellow"/>
        </w:rPr>
        <w:fldChar w:fldCharType="begin"/>
      </w:r>
      <w:r w:rsidR="00902099">
        <w:rPr>
          <w:highlight w:val="yellow"/>
        </w:rPr>
        <w:instrText xml:space="preserve"> ADDIN ZOTERO_ITEM CSL_CITATION {"citationID":"59FnPC5c","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2099" w:rsidRPr="00902099">
        <w:rPr>
          <w:vertAlign w:val="superscript"/>
        </w:rPr>
        <w:t>20</w:t>
      </w:r>
      <w:r w:rsidR="00902099">
        <w:rPr>
          <w:highlight w:val="yellow"/>
        </w:rPr>
        <w:fldChar w:fldCharType="end"/>
      </w:r>
      <w:r w:rsidR="00297C72">
        <w:t xml:space="preserve">. </w:t>
      </w:r>
      <w:commentRangeStart w:id="426"/>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427"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428"/>
      <w:r w:rsidRPr="00FE49C0">
        <w:rPr>
          <w:rFonts w:eastAsia="Times New Roman"/>
          <w:color w:val="000000"/>
          <w:lang w:val="en-US"/>
        </w:rPr>
        <w:t xml:space="preserve">ACC, AI, IPS SPL, STG, Occ, TPJ and FFG </w:t>
      </w:r>
      <w:commentRangeEnd w:id="428"/>
      <w:r w:rsidR="00297C72">
        <w:rPr>
          <w:rStyle w:val="CommentReference"/>
        </w:rPr>
        <w:commentReference w:id="428"/>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429"/>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429"/>
      <w:proofErr w:type="spellEnd"/>
      <w:r w:rsidR="00297C72">
        <w:rPr>
          <w:rStyle w:val="CommentReference"/>
        </w:rPr>
        <w:commentReference w:id="429"/>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430"/>
      <w:r w:rsidRPr="00FE49C0">
        <w:rPr>
          <w:rFonts w:eastAsia="Times New Roman"/>
          <w:color w:val="000000"/>
          <w:lang w:val="en-US"/>
        </w:rPr>
        <w:t>IPS, SPL, Occ, and FFG</w:t>
      </w:r>
      <w:commentRangeEnd w:id="430"/>
      <w:r w:rsidR="00A41260">
        <w:rPr>
          <w:rStyle w:val="CommentReference"/>
        </w:rPr>
        <w:commentReference w:id="430"/>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431"/>
      <w:r w:rsidRPr="00FE49C0">
        <w:rPr>
          <w:rFonts w:eastAsia="Times New Roman"/>
          <w:color w:val="000000"/>
          <w:lang w:val="en-US"/>
        </w:rPr>
        <w:t xml:space="preserve">two conditions </w:t>
      </w:r>
      <w:commentRangeEnd w:id="431"/>
      <w:r w:rsidR="00297C72">
        <w:rPr>
          <w:rStyle w:val="CommentReference"/>
        </w:rPr>
        <w:commentReference w:id="431"/>
      </w:r>
      <w:r w:rsidRPr="00FE49C0">
        <w:rPr>
          <w:rFonts w:eastAsia="Times New Roman"/>
          <w:color w:val="000000"/>
          <w:lang w:val="en-US"/>
        </w:rPr>
        <w:t xml:space="preserve">in activation of the ACC, AI, or STG. Additionally, we found that </w:t>
      </w:r>
      <w:commentRangeStart w:id="432"/>
      <w:r w:rsidRPr="00FE49C0">
        <w:rPr>
          <w:rFonts w:eastAsia="Times New Roman"/>
          <w:color w:val="000000"/>
          <w:lang w:val="en-US"/>
        </w:rPr>
        <w:t xml:space="preserve">non-rating </w:t>
      </w:r>
      <w:commentRangeEnd w:id="432"/>
      <w:r w:rsidR="00297C72">
        <w:rPr>
          <w:rStyle w:val="CommentReference"/>
        </w:rPr>
        <w:commentReference w:id="432"/>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426"/>
      <w:r w:rsidR="00A41260">
        <w:rPr>
          <w:rStyle w:val="CommentReference"/>
        </w:rPr>
        <w:commentReference w:id="426"/>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433"/>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433"/>
      <w:r w:rsidR="00F21D6A">
        <w:rPr>
          <w:rStyle w:val="CommentReference"/>
        </w:rPr>
        <w:commentReference w:id="433"/>
      </w:r>
    </w:p>
    <w:p w14:paraId="6BE2844C" w14:textId="67AF5708"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2099">
        <w:rPr>
          <w:bCs/>
        </w:rPr>
        <w:instrText xml:space="preserve"> ADDIN ZOTERO_ITEM CSL_CITATION {"citationID":"jZeg5cse","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434"/>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434"/>
      <w:r w:rsidR="007C01F4">
        <w:rPr>
          <w:rStyle w:val="CommentReference"/>
        </w:rPr>
        <w:commentReference w:id="434"/>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4218C86A"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2099">
        <w:rPr>
          <w:bCs/>
        </w:rPr>
        <w:instrText xml:space="preserve"> ADDIN ZOTERO_ITEM CSL_CITATION {"citationID":"SH97KzVp","properties":{"formattedCitation":"\\super 48,49\\nosupersub{}","plainCitation":"48,49","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435"/>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435"/>
      <w:r w:rsidR="003F1AFF">
        <w:rPr>
          <w:rStyle w:val="CommentReference"/>
        </w:rPr>
        <w:commentReference w:id="435"/>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2099">
        <w:rPr>
          <w:bCs/>
        </w:rPr>
        <w:instrText xml:space="preserve"> ADDIN ZOTERO_ITEM CSL_CITATION {"citationID":"StiEtIGC","properties":{"formattedCitation":"\\super 22\\nosupersub{}","plainCitation":"22","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2099">
        <w:rPr>
          <w:bCs/>
        </w:rPr>
        <w:instrText xml:space="preserve"> ADDIN ZOTERO_ITEM CSL_CITATION {"citationID":"rjNqfnm2","properties":{"formattedCitation":"\\super 50\\uc0\\u8211{}52\\nosupersub{}","plainCitation":"50–52","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18C467BF"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902099">
        <w:rPr>
          <w:bCs/>
        </w:rPr>
        <w:instrText xml:space="preserve"> ADDIN ZOTERO_ITEM CSL_CITATION {"citationID":"e6yXAfm5","properties":{"formattedCitation":"\\super 53\\nosupersub{}","plainCitation":"53","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2099">
        <w:rPr>
          <w:bCs/>
        </w:rPr>
        <w:instrText xml:space="preserve"> ADDIN ZOTERO_ITEM CSL_CITATION {"citationID":"jq4P1KRL","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436"/>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436"/>
      <w:r w:rsidR="00EC6475">
        <w:rPr>
          <w:rStyle w:val="CommentReference"/>
        </w:rPr>
        <w:commentReference w:id="436"/>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B9402D7"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437"/>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2099">
        <w:instrText xml:space="preserve"> ADDIN ZOTERO_ITEM CSL_CITATION {"citationID":"utpBOYuT","properties":{"formattedCitation":"\\super 54\\nosupersub{}","plainCitation":"54","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437"/>
      <w:r w:rsidR="00EC6475">
        <w:rPr>
          <w:rStyle w:val="CommentReference"/>
        </w:rPr>
        <w:commentReference w:id="437"/>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2099">
        <w:instrText xml:space="preserve"> ADDIN ZOTERO_ITEM CSL_CITATION {"citationID":"nhp1KRO2","properties":{"formattedCitation":"\\super 55\\nosupersub{}","plainCitation":"55","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3BF74FD4"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2099">
        <w:instrText xml:space="preserve"> ADDIN ZOTERO_ITEM CSL_CITATION {"citationID":"gxY5bTYf","properties":{"formattedCitation":"\\super 56\\nosupersub{}","plainCitation":"56","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2099">
        <w:instrText xml:space="preserve"> ADDIN ZOTERO_ITEM CSL_CITATION {"citationID":"AZP4FI9E","properties":{"formattedCitation":"\\super 57\\nosupersub{}","plainCitation":"57","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902099">
        <w:instrText xml:space="preserve"> ADDIN ZOTERO_ITEM CSL_CITATION {"citationID":"48VGx9Ti","properties":{"formattedCitation":"\\super 16,58\\uc0\\u8211{}60\\nosupersub{}","plainCitation":"16,58–60","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w:t>
      </w:r>
      <w:proofErr w:type="gramStart"/>
      <w:r w:rsidRPr="00F91824">
        <w:t>correlates</w:t>
      </w:r>
      <w:proofErr w:type="gramEnd"/>
      <w:r w:rsidRPr="00F91824">
        <w:t xml:space="preserve">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4A6003D"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902099">
        <w:instrText xml:space="preserve"> ADDIN ZOTERO_ITEM CSL_CITATION {"citationID":"Mt215vKh","properties":{"formattedCitation":"\\super 10\\nosupersub{}","plainCitation":"10","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2099">
        <w:instrText xml:space="preserve"> ADDIN ZOTERO_ITEM CSL_CITATION {"citationID":"KGxN8zJW","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438" w:author="Billy Mitchell" w:date="2024-11-05T22:50:00Z" w16du:dateUtc="2024-11-06T03:50:00Z"/>
          <w:b/>
        </w:rPr>
      </w:pPr>
      <w:r w:rsidRPr="00F91824">
        <w:rPr>
          <w:b/>
        </w:rPr>
        <w:br w:type="page"/>
      </w:r>
    </w:p>
    <w:p w14:paraId="0F9982F7" w14:textId="17D07C77" w:rsidR="00DE0869" w:rsidRPr="00F91824" w:rsidRDefault="00000000">
      <w:pPr>
        <w:rPr>
          <w:b/>
        </w:rPr>
        <w:pPrChange w:id="439"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440" w:name="_3m71kq8syq2c" w:colFirst="0" w:colLast="0"/>
      <w:bookmarkEnd w:id="440"/>
    </w:p>
    <w:p w14:paraId="119EA104" w14:textId="54F3B8F5" w:rsidR="009623C0" w:rsidRPr="002947A3" w:rsidRDefault="009623C0">
      <w:pPr>
        <w:pStyle w:val="Heading2"/>
        <w:spacing w:before="0" w:after="0" w:line="240" w:lineRule="auto"/>
        <w:jc w:val="both"/>
        <w:rPr>
          <w:b/>
          <w:bCs/>
          <w:sz w:val="22"/>
          <w:szCs w:val="22"/>
        </w:rPr>
        <w:pPrChange w:id="441" w:author="Chelsea Helion" w:date="2024-10-25T12:15:00Z">
          <w:pPr>
            <w:pStyle w:val="Heading2"/>
            <w:spacing w:before="0" w:after="0" w:line="240" w:lineRule="auto"/>
            <w:ind w:firstLine="720"/>
            <w:jc w:val="both"/>
          </w:pPr>
        </w:pPrChange>
      </w:pPr>
      <w:del w:id="442" w:author="Billy Mitchell" w:date="2024-10-30T09:47:00Z" w16du:dateUtc="2024-10-30T13:47:00Z">
        <w:r w:rsidRPr="002947A3" w:rsidDel="00A565EC">
          <w:rPr>
            <w:b/>
            <w:bCs/>
            <w:sz w:val="22"/>
            <w:szCs w:val="22"/>
          </w:rPr>
          <w:delText>Methods</w:delText>
        </w:r>
      </w:del>
      <w:ins w:id="443"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444"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445" w:author="Billy Mitchell" w:date="2024-11-06T01:15:00Z" w16du:dateUtc="2024-11-06T06:15:00Z">
        <w:r w:rsidR="00F26708">
          <w:t xml:space="preserve"> </w:t>
        </w:r>
      </w:ins>
      <w:del w:id="446"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024EEC50" w:rsidR="00704746" w:rsidRDefault="009623C0" w:rsidP="009623C0">
      <w:pPr>
        <w:spacing w:line="240" w:lineRule="auto"/>
        <w:jc w:val="both"/>
        <w:rPr>
          <w:ins w:id="447"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2099">
        <w:instrText xml:space="preserve"> ADDIN ZOTERO_ITEM CSL_CITATION {"citationID":"hkUpRriG","properties":{"formattedCitation":"\\super 61\\nosupersub{}","plainCitation":"61","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448" w:author="Billy Mitchell" w:date="2024-11-06T08:38:00Z" w16du:dateUtc="2024-11-06T13:38:00Z">
        <w:r w:rsidRPr="002947A3" w:rsidDel="00775A24">
          <w:delText xml:space="preserve">while still in the scanner, </w:delText>
        </w:r>
      </w:del>
      <w:r w:rsidRPr="002947A3">
        <w:t xml:space="preserve">participants completed </w:t>
      </w:r>
      <w:del w:id="449" w:author="Billy Mitchell" w:date="2024-11-06T08:38:00Z" w16du:dateUtc="2024-11-06T13:38:00Z">
        <w:r w:rsidRPr="002947A3" w:rsidDel="00775A24">
          <w:delText xml:space="preserve">two </w:delText>
        </w:r>
      </w:del>
      <w:ins w:id="450" w:author="Billy Mitchell" w:date="2024-11-06T08:38:00Z" w16du:dateUtc="2024-11-06T13:38:00Z">
        <w:r w:rsidR="00775A24">
          <w:t>an</w:t>
        </w:r>
        <w:r w:rsidR="00775A24" w:rsidRPr="002947A3">
          <w:t xml:space="preserve"> </w:t>
        </w:r>
      </w:ins>
      <w:r w:rsidRPr="002947A3">
        <w:t>additional functional run</w:t>
      </w:r>
      <w:del w:id="451"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52" w:author="Billy Mitchell" w:date="2024-11-06T08:41:00Z" w16du:dateUtc="2024-11-06T13:41:00Z">
        <w:r w:rsidRPr="002947A3" w:rsidDel="00775A24">
          <w:delText xml:space="preserve"> and the second was a free recall task for the contents of the episode</w:delText>
        </w:r>
      </w:del>
      <w:r w:rsidRPr="002947A3">
        <w:t>. Th</w:t>
      </w:r>
      <w:del w:id="453" w:author="Billy Mitchell" w:date="2024-11-06T08:41:00Z" w16du:dateUtc="2024-11-06T13:41:00Z">
        <w:r w:rsidRPr="002947A3" w:rsidDel="00775A24">
          <w:delText>os</w:delText>
        </w:r>
      </w:del>
      <w:r w:rsidRPr="002947A3">
        <w:t xml:space="preserve">e </w:t>
      </w:r>
      <w:ins w:id="454" w:author="Billy Mitchell" w:date="2024-11-06T08:41:00Z" w16du:dateUtc="2024-11-06T13:41:00Z">
        <w:r w:rsidR="00775A24">
          <w:t xml:space="preserve">purpose </w:t>
        </w:r>
      </w:ins>
      <w:del w:id="455" w:author="Billy Mitchell" w:date="2024-11-06T08:41:00Z" w16du:dateUtc="2024-11-06T13:41:00Z">
        <w:r w:rsidRPr="002947A3" w:rsidDel="00775A24">
          <w:delText xml:space="preserve">goal </w:delText>
        </w:r>
      </w:del>
      <w:r w:rsidRPr="002947A3">
        <w:t>of th</w:t>
      </w:r>
      <w:ins w:id="456" w:author="Billy Mitchell" w:date="2024-11-06T08:41:00Z" w16du:dateUtc="2024-11-06T13:41:00Z">
        <w:r w:rsidR="00775A24">
          <w:t>is</w:t>
        </w:r>
      </w:ins>
      <w:del w:id="457" w:author="Billy Mitchell" w:date="2024-11-06T08:41:00Z" w16du:dateUtc="2024-11-06T13:41:00Z">
        <w:r w:rsidDel="00775A24">
          <w:delText>e</w:delText>
        </w:r>
      </w:del>
      <w:del w:id="458" w:author="Billy Mitchell" w:date="2024-11-06T08:42:00Z" w16du:dateUtc="2024-11-06T13:42:00Z">
        <w:r w:rsidDel="00775A24">
          <w:delText xml:space="preserve"> first</w:delText>
        </w:r>
      </w:del>
      <w:r w:rsidRPr="002947A3">
        <w:t xml:space="preserve"> task</w:t>
      </w:r>
      <w:r>
        <w:t xml:space="preserve"> </w:t>
      </w:r>
      <w:ins w:id="459" w:author="Billy Mitchell" w:date="2024-11-06T08:42:00Z" w16du:dateUtc="2024-11-06T13:42:00Z">
        <w:r w:rsidR="00775A24">
          <w:t xml:space="preserve">is beyond </w:t>
        </w:r>
      </w:ins>
      <w:del w:id="460"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61" w:author="Billy Mitchell" w:date="2024-11-06T08:42:00Z" w16du:dateUtc="2024-11-06T13:42:00Z">
        <w:r w:rsidR="00775A24">
          <w:t xml:space="preserve">this manuscript, but </w:t>
        </w:r>
      </w:ins>
      <w:del w:id="462"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71CC29E9" w:rsidR="009623C0" w:rsidRDefault="00704746" w:rsidP="009623C0">
      <w:pPr>
        <w:spacing w:line="240" w:lineRule="auto"/>
        <w:jc w:val="both"/>
      </w:pPr>
      <w:ins w:id="463" w:author="Billy Mitchell" w:date="2024-11-06T08:44:00Z" w16du:dateUtc="2024-11-06T13:44:00Z">
        <w:r>
          <w:tab/>
          <w:t>Following rating tasks, subjects completed a surprise free rec</w:t>
        </w:r>
      </w:ins>
      <w:ins w:id="464" w:author="Billy Mitchell" w:date="2024-11-06T09:19:00Z" w16du:dateUtc="2024-11-06T14:19:00Z">
        <w:r w:rsidR="00A132A0">
          <w:t xml:space="preserve">all </w:t>
        </w:r>
      </w:ins>
      <w:ins w:id="465" w:author="Billy Mitchell" w:date="2024-11-06T08:44:00Z" w16du:dateUtc="2024-11-06T13:44:00Z">
        <w:r>
          <w:t xml:space="preserve">of the </w:t>
        </w:r>
      </w:ins>
      <w:ins w:id="466" w:author="Billy Mitchell" w:date="2024-11-06T09:15:00Z" w16du:dateUtc="2024-11-06T14:15:00Z">
        <w:r w:rsidR="00A132A0">
          <w:t>stimulus while undergoing fMRI</w:t>
        </w:r>
      </w:ins>
      <w:ins w:id="467" w:author="Billy Mitchell" w:date="2024-11-06T08:44:00Z" w16du:dateUtc="2024-11-06T13:44:00Z">
        <w:r>
          <w:t>.</w:t>
        </w:r>
      </w:ins>
      <w:ins w:id="468" w:author="Billy Mitchell" w:date="2024-11-06T09:19:00Z" w16du:dateUtc="2024-11-06T14:19:00Z">
        <w:r w:rsidR="00A132A0">
          <w:t xml:space="preserve"> </w:t>
        </w:r>
      </w:ins>
      <w:ins w:id="469" w:author="Billy Mitchell" w:date="2024-11-06T08:44:00Z" w16du:dateUtc="2024-11-06T13:44:00Z">
        <w:r>
          <w:t>Subjects were instructed to</w:t>
        </w:r>
      </w:ins>
      <w:ins w:id="470" w:author="Billy Mitchell" w:date="2024-11-06T08:45:00Z" w16du:dateUtc="2024-11-06T13:45:00Z">
        <w:r>
          <w:t xml:space="preserve"> describe everything that they can remember from the episode in as much detail as possible, even if</w:t>
        </w:r>
      </w:ins>
      <w:ins w:id="471" w:author="Billy Mitchell" w:date="2024-11-06T09:16:00Z" w16du:dateUtc="2024-11-06T14:16:00Z">
        <w:r w:rsidR="00A132A0">
          <w:t xml:space="preserve"> a detail might not seem important</w:t>
        </w:r>
      </w:ins>
      <w:ins w:id="472" w:author="Billy Mitchell" w:date="2024-11-06T08:46:00Z" w16du:dateUtc="2024-11-06T13:46:00Z">
        <w:r>
          <w:t>. They were instructed to recall events in chronological order, but to return to any details that they</w:t>
        </w:r>
      </w:ins>
      <w:ins w:id="473" w:author="Billy Mitchell" w:date="2024-11-06T09:16:00Z" w16du:dateUtc="2024-11-06T14:16:00Z">
        <w:r w:rsidR="00A132A0">
          <w:t xml:space="preserve"> later </w:t>
        </w:r>
      </w:ins>
      <w:ins w:id="474" w:author="Billy Mitchell" w:date="2024-11-06T08:46:00Z" w16du:dateUtc="2024-11-06T13:46:00Z">
        <w:r>
          <w:t xml:space="preserve">remember if they </w:t>
        </w:r>
      </w:ins>
      <w:ins w:id="475" w:author="Billy Mitchell" w:date="2024-11-06T08:59:00Z" w16du:dateUtc="2024-11-06T13:59:00Z">
        <w:r w:rsidR="00A24479">
          <w:t>were forgotten</w:t>
        </w:r>
      </w:ins>
      <w:ins w:id="476" w:author="Billy Mitchell" w:date="2024-11-06T08:46:00Z" w16du:dateUtc="2024-11-06T13:46:00Z">
        <w:r>
          <w:t>.</w:t>
        </w:r>
      </w:ins>
      <w:ins w:id="477" w:author="Billy Mitchell" w:date="2024-11-06T08:47:00Z" w16du:dateUtc="2024-11-06T13:47:00Z">
        <w:r>
          <w:t xml:space="preserve"> Lastly</w:t>
        </w:r>
      </w:ins>
      <w:ins w:id="478" w:author="Billy Mitchell" w:date="2024-11-06T08:59:00Z" w16du:dateUtc="2024-11-06T13:59:00Z">
        <w:r w:rsidR="00A24479">
          <w:t>, subjects</w:t>
        </w:r>
      </w:ins>
      <w:ins w:id="479" w:author="Billy Mitchell" w:date="2024-11-06T08:47:00Z" w16du:dateUtc="2024-11-06T13:47:00Z">
        <w:r>
          <w:t xml:space="preserve"> were instructed to </w:t>
        </w:r>
      </w:ins>
      <w:ins w:id="480" w:author="Billy Mitchell" w:date="2024-11-06T08:59:00Z" w16du:dateUtc="2024-11-06T13:59:00Z">
        <w:r w:rsidR="00A24479">
          <w:t>speak for</w:t>
        </w:r>
      </w:ins>
      <w:ins w:id="481" w:author="Billy Mitchell" w:date="2024-11-06T08:47:00Z" w16du:dateUtc="2024-11-06T13:47:00Z">
        <w:r>
          <w:t xml:space="preserve"> at least 10 mi</w:t>
        </w:r>
      </w:ins>
      <w:ins w:id="482" w:author="Billy Mitchell" w:date="2024-11-06T09:18:00Z" w16du:dateUtc="2024-11-06T14:18:00Z">
        <w:r w:rsidR="00A132A0">
          <w:t>nutes</w:t>
        </w:r>
      </w:ins>
      <w:ins w:id="483" w:author="Billy Mitchell" w:date="2024-11-06T08:59:00Z" w16du:dateUtc="2024-11-06T13:59:00Z">
        <w:r w:rsidR="00A24479">
          <w:t xml:space="preserve"> (self-timed), but </w:t>
        </w:r>
      </w:ins>
      <w:ins w:id="484" w:author="Billy Mitchell" w:date="2024-11-06T09:17:00Z" w16du:dateUtc="2024-11-06T14:17:00Z">
        <w:r w:rsidR="00A132A0">
          <w:t xml:space="preserve">that the recall </w:t>
        </w:r>
      </w:ins>
      <w:ins w:id="485" w:author="Billy Mitchell" w:date="2024-11-06T08:59:00Z" w16du:dateUtc="2024-11-06T13:59:00Z">
        <w:r w:rsidR="00A24479">
          <w:t xml:space="preserve">could </w:t>
        </w:r>
      </w:ins>
      <w:ins w:id="486" w:author="Billy Mitchell" w:date="2024-11-06T09:00:00Z" w16du:dateUtc="2024-11-06T14:00:00Z">
        <w:r w:rsidR="00A24479">
          <w:t xml:space="preserve">end </w:t>
        </w:r>
      </w:ins>
      <w:ins w:id="487" w:author="Billy Mitchell" w:date="2024-11-06T09:17:00Z" w16du:dateUtc="2024-11-06T14:17:00Z">
        <w:r w:rsidR="00A132A0">
          <w:t>whenever they choose</w:t>
        </w:r>
      </w:ins>
      <w:ins w:id="488" w:author="Billy Mitchell" w:date="2024-11-06T09:00:00Z" w16du:dateUtc="2024-11-06T14:00:00Z">
        <w:r w:rsidR="00A24479">
          <w:t xml:space="preserve">. The maximum possible recall </w:t>
        </w:r>
      </w:ins>
      <w:ins w:id="489" w:author="Billy Mitchell" w:date="2024-11-06T09:10:00Z" w16du:dateUtc="2024-11-06T14:10:00Z">
        <w:r w:rsidR="00A132A0">
          <w:t>duration</w:t>
        </w:r>
      </w:ins>
      <w:ins w:id="490" w:author="Billy Mitchell" w:date="2024-11-06T09:00:00Z" w16du:dateUtc="2024-11-06T14:00:00Z">
        <w:r w:rsidR="00A24479">
          <w:t xml:space="preserve"> was </w:t>
        </w:r>
      </w:ins>
      <w:ins w:id="491" w:author="Billy Mitchell" w:date="2024-11-06T09:10:00Z" w16du:dateUtc="2024-11-06T14:10:00Z">
        <w:r w:rsidR="00A132A0">
          <w:t xml:space="preserve">established at </w:t>
        </w:r>
      </w:ins>
      <w:ins w:id="492" w:author="Billy Mitchell" w:date="2024-11-06T09:00:00Z" w16du:dateUtc="2024-11-06T14:00:00Z">
        <w:r w:rsidR="00A24479">
          <w:t xml:space="preserve">20 </w:t>
        </w:r>
      </w:ins>
      <w:ins w:id="493" w:author="Billy Mitchell" w:date="2024-11-06T09:18:00Z" w16du:dateUtc="2024-11-06T14:18:00Z">
        <w:r w:rsidR="00A132A0">
          <w:t>minutes</w:t>
        </w:r>
      </w:ins>
      <w:ins w:id="494" w:author="Billy Mitchell" w:date="2024-11-06T09:10:00Z" w16du:dateUtc="2024-11-06T14:10:00Z">
        <w:r w:rsidR="00A132A0">
          <w:t xml:space="preserve"> (</w:t>
        </w:r>
        <w:proofErr w:type="gramStart"/>
        <w:r w:rsidR="00A132A0">
          <w:t>mean</w:t>
        </w:r>
      </w:ins>
      <w:proofErr w:type="gramEnd"/>
      <w:ins w:id="495" w:author="Billy Mitchell" w:date="2024-11-06T09:22:00Z" w16du:dateUtc="2024-11-06T14:22:00Z">
        <w:r w:rsidR="00043410">
          <w:t xml:space="preserve"> </w:t>
        </w:r>
        <w:r w:rsidR="00043410" w:rsidRPr="00043410">
          <w:rPr>
            <w:vertAlign w:val="subscript"/>
            <w:rPrChange w:id="496" w:author="Billy Mitchell" w:date="2024-11-06T09:22:00Z" w16du:dateUtc="2024-11-06T14:22:00Z">
              <w:rPr/>
            </w:rPrChange>
          </w:rPr>
          <w:t>dur</w:t>
        </w:r>
      </w:ins>
      <w:ins w:id="497" w:author="Billy Mitchell" w:date="2024-11-06T09:10:00Z" w16du:dateUtc="2024-11-06T14:10:00Z">
        <w:r w:rsidR="00A132A0">
          <w:t>: 1</w:t>
        </w:r>
      </w:ins>
      <w:ins w:id="498" w:author="Billy Mitchell" w:date="2024-11-06T09:18:00Z" w16du:dateUtc="2024-11-06T14:18:00Z">
        <w:r w:rsidR="00A132A0">
          <w:t xml:space="preserve">2 </w:t>
        </w:r>
      </w:ins>
      <w:ins w:id="499" w:author="Billy Mitchell" w:date="2024-11-06T09:10:00Z" w16du:dateUtc="2024-11-06T14:10:00Z">
        <w:r w:rsidR="00A132A0">
          <w:t>m</w:t>
        </w:r>
      </w:ins>
      <w:ins w:id="500" w:author="Billy Mitchell" w:date="2024-11-06T09:18:00Z" w16du:dateUtc="2024-11-06T14:18:00Z">
        <w:r w:rsidR="00A132A0">
          <w:t xml:space="preserve">inutes </w:t>
        </w:r>
      </w:ins>
      <w:ins w:id="501" w:author="Billy Mitchell" w:date="2024-11-06T09:10:00Z" w16du:dateUtc="2024-11-06T14:10:00Z">
        <w:r w:rsidR="00A132A0">
          <w:t>13</w:t>
        </w:r>
      </w:ins>
      <w:ins w:id="502" w:author="Billy Mitchell" w:date="2024-11-06T09:18:00Z" w16du:dateUtc="2024-11-06T14:18:00Z">
        <w:r w:rsidR="00A132A0">
          <w:t xml:space="preserve"> </w:t>
        </w:r>
      </w:ins>
      <w:ins w:id="503" w:author="Billy Mitchell" w:date="2024-11-06T09:10:00Z" w16du:dateUtc="2024-11-06T14:10:00Z">
        <w:r w:rsidR="00A132A0">
          <w:t>s</w:t>
        </w:r>
      </w:ins>
      <w:ins w:id="504" w:author="Billy Mitchell" w:date="2024-11-06T09:18:00Z" w16du:dateUtc="2024-11-06T14:18:00Z">
        <w:r w:rsidR="00A132A0">
          <w:t>econds</w:t>
        </w:r>
      </w:ins>
      <w:ins w:id="505" w:author="Billy Mitchell" w:date="2024-11-06T09:10:00Z" w16du:dateUtc="2024-11-06T14:10:00Z">
        <w:r w:rsidR="00A132A0">
          <w:t xml:space="preserve">, </w:t>
        </w:r>
        <w:proofErr w:type="spellStart"/>
        <w:r w:rsidR="00A132A0">
          <w:t>sd</w:t>
        </w:r>
      </w:ins>
      <w:proofErr w:type="spellEnd"/>
      <w:ins w:id="506" w:author="Billy Mitchell" w:date="2024-11-06T09:22:00Z" w16du:dateUtc="2024-11-06T14:22:00Z">
        <w:r w:rsidR="00043410">
          <w:t xml:space="preserve"> </w:t>
        </w:r>
        <w:r w:rsidR="00043410" w:rsidRPr="00EB1B8C">
          <w:rPr>
            <w:vertAlign w:val="subscript"/>
          </w:rPr>
          <w:t>dur</w:t>
        </w:r>
      </w:ins>
      <w:ins w:id="507" w:author="Billy Mitchell" w:date="2024-11-06T09:10:00Z" w16du:dateUtc="2024-11-06T14:10:00Z">
        <w:r w:rsidR="00A132A0">
          <w:t>: 04</w:t>
        </w:r>
      </w:ins>
      <w:ins w:id="508" w:author="Billy Mitchell" w:date="2024-11-06T09:18:00Z" w16du:dateUtc="2024-11-06T14:18:00Z">
        <w:r w:rsidR="00A132A0">
          <w:t xml:space="preserve"> </w:t>
        </w:r>
      </w:ins>
      <w:ins w:id="509" w:author="Billy Mitchell" w:date="2024-11-06T09:10:00Z" w16du:dateUtc="2024-11-06T14:10:00Z">
        <w:r w:rsidR="00A132A0">
          <w:t>m</w:t>
        </w:r>
      </w:ins>
      <w:ins w:id="510" w:author="Billy Mitchell" w:date="2024-11-06T09:18:00Z" w16du:dateUtc="2024-11-06T14:18:00Z">
        <w:r w:rsidR="00A132A0">
          <w:t xml:space="preserve">inutes </w:t>
        </w:r>
      </w:ins>
      <w:ins w:id="511" w:author="Billy Mitchell" w:date="2024-11-06T09:10:00Z" w16du:dateUtc="2024-11-06T14:10:00Z">
        <w:r w:rsidR="00A132A0">
          <w:t>42</w:t>
        </w:r>
      </w:ins>
      <w:ins w:id="512" w:author="Billy Mitchell" w:date="2024-11-06T09:18:00Z" w16du:dateUtc="2024-11-06T14:18:00Z">
        <w:r w:rsidR="00A132A0">
          <w:t xml:space="preserve"> </w:t>
        </w:r>
      </w:ins>
      <w:ins w:id="513" w:author="Billy Mitchell" w:date="2024-11-06T09:10:00Z" w16du:dateUtc="2024-11-06T14:10:00Z">
        <w:r w:rsidR="00A132A0">
          <w:t>s</w:t>
        </w:r>
      </w:ins>
      <w:ins w:id="514" w:author="Billy Mitchell" w:date="2024-11-06T09:18:00Z" w16du:dateUtc="2024-11-06T14:18:00Z">
        <w:r w:rsidR="00A132A0">
          <w:t>econds</w:t>
        </w:r>
      </w:ins>
      <w:ins w:id="515" w:author="Billy Mitchell" w:date="2024-11-06T09:10:00Z" w16du:dateUtc="2024-11-06T14:10:00Z">
        <w:r w:rsidR="00A132A0">
          <w:t>)</w:t>
        </w:r>
      </w:ins>
      <w:ins w:id="516" w:author="Billy Mitchell" w:date="2024-11-06T09:20:00Z" w16du:dateUtc="2024-11-06T14:20:00Z">
        <w:r w:rsidR="00A132A0">
          <w:t xml:space="preserve">. </w:t>
        </w:r>
      </w:ins>
      <w:ins w:id="517"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518" w:author="Billy Mitchell" w:date="2024-11-06T09:19:00Z" w16du:dateUtc="2024-11-06T14:19:00Z">
        <w:r w:rsidR="00A132A0">
          <w:t xml:space="preserve">Subjects subsequently completed </w:t>
        </w:r>
      </w:ins>
      <w:ins w:id="519" w:author="Billy Mitchell" w:date="2024-11-06T09:21:00Z" w16du:dateUtc="2024-11-06T14:21:00Z">
        <w:r w:rsidR="00A132A0">
          <w:t xml:space="preserve">task-related and individual difference </w:t>
        </w:r>
      </w:ins>
      <w:ins w:id="520" w:author="Billy Mitchell" w:date="2024-11-06T09:19:00Z" w16du:dateUtc="2024-11-06T14:19:00Z">
        <w:r w:rsidR="00A132A0">
          <w:t>measures</w:t>
        </w:r>
      </w:ins>
      <w:ins w:id="521" w:author="Billy Mitchell" w:date="2024-11-06T09:20:00Z" w16du:dateUtc="2024-11-06T14:20:00Z">
        <w:r w:rsidR="00A132A0">
          <w:t xml:space="preserve"> outs</w:t>
        </w:r>
      </w:ins>
      <w:ins w:id="522" w:author="Billy Mitchell" w:date="2024-11-06T09:21:00Z" w16du:dateUtc="2024-11-06T14:21:00Z">
        <w:r w:rsidR="00A132A0">
          <w:t>ide of the scanner on Qualtrics</w:t>
        </w:r>
      </w:ins>
      <w:ins w:id="523" w:author="Billy Mitchell" w:date="2024-11-06T09:32:00Z" w16du:dateUtc="2024-11-06T14:32:00Z">
        <w:r w:rsidR="001633CB">
          <w:t>. T</w:t>
        </w:r>
      </w:ins>
      <w:ins w:id="524" w:author="Billy Mitchell" w:date="2024-11-06T09:21:00Z" w16du:dateUtc="2024-11-06T14:21:00Z">
        <w:r w:rsidR="00043410">
          <w:t>his included</w:t>
        </w:r>
      </w:ins>
      <w:ins w:id="525" w:author="Billy Mitchell" w:date="2024-11-06T09:19:00Z" w16du:dateUtc="2024-11-06T14:19:00Z">
        <w:r w:rsidR="00A132A0">
          <w:t xml:space="preserve"> </w:t>
        </w:r>
      </w:ins>
      <w:ins w:id="526" w:author="Billy Mitchell" w:date="2024-11-06T09:25:00Z" w16du:dateUtc="2024-11-06T14:25:00Z">
        <w:r w:rsidR="00043410">
          <w:t xml:space="preserve">thirteen </w:t>
        </w:r>
      </w:ins>
      <w:ins w:id="527" w:author="Billy Mitchell" w:date="2024-11-06T09:24:00Z" w16du:dateUtc="2024-11-06T14:24:00Z">
        <w:r w:rsidR="00043410">
          <w:t xml:space="preserve">assessments of four prominent </w:t>
        </w:r>
        <w:r w:rsidR="00043410" w:rsidRPr="00043410">
          <w:t>character</w:t>
        </w:r>
        <w:r w:rsidR="00043410">
          <w:t>s</w:t>
        </w:r>
      </w:ins>
      <w:ins w:id="528" w:author="Billy Mitchell" w:date="2024-11-06T09:25:00Z" w16du:dateUtc="2024-11-06T14:25:00Z">
        <w:r w:rsidR="00043410">
          <w:t xml:space="preserve"> </w:t>
        </w:r>
      </w:ins>
      <w:ins w:id="529" w:author="Billy Mitchell" w:date="2024-11-06T09:24:00Z" w16du:dateUtc="2024-11-06T14:24:00Z">
        <w:r w:rsidR="00043410" w:rsidRPr="00043410">
          <w:t xml:space="preserve">(e.g. “How agreeable was character X?”) </w:t>
        </w:r>
      </w:ins>
      <w:ins w:id="530" w:author="Billy Mitchell" w:date="2024-11-06T09:25:00Z" w16du:dateUtc="2024-11-06T14:25:00Z">
        <w:r w:rsidR="00043410">
          <w:t>measured on a 0 – 100 con</w:t>
        </w:r>
      </w:ins>
      <w:ins w:id="531" w:author="Billy Mitchell" w:date="2024-11-06T09:26:00Z" w16du:dateUtc="2024-11-06T14:26:00Z">
        <w:r w:rsidR="00043410">
          <w:t>tinuum. These assessments were</w:t>
        </w:r>
      </w:ins>
      <w:ins w:id="532" w:author="Billy Mitchell" w:date="2024-11-06T09:25:00Z" w16du:dateUtc="2024-11-06T14:25:00Z">
        <w:r w:rsidR="00043410">
          <w:t xml:space="preserve"> </w:t>
        </w:r>
      </w:ins>
      <w:ins w:id="533" w:author="Billy Mitchell" w:date="2024-11-06T09:24:00Z" w16du:dateUtc="2024-11-06T14:24:00Z">
        <w:r w:rsidR="00043410" w:rsidRPr="00043410">
          <w:t xml:space="preserve">based on a validated measure </w:t>
        </w:r>
      </w:ins>
      <w:ins w:id="534" w:author="Billy Mitchell" w:date="2024-11-06T09:28:00Z" w16du:dateUtc="2024-11-06T14:28:00Z">
        <w:r w:rsidR="00043410">
          <w:t>of</w:t>
        </w:r>
      </w:ins>
      <w:ins w:id="535" w:author="Billy Mitchell" w:date="2024-11-06T09:27:00Z" w16du:dateUtc="2024-11-06T14:27:00Z">
        <w:r w:rsidR="00043410">
          <w:t xml:space="preserve"> common dimensio</w:t>
        </w:r>
      </w:ins>
      <w:ins w:id="536" w:author="Billy Mitchell" w:date="2024-11-06T09:28:00Z" w16du:dateUtc="2024-11-06T14:28:00Z">
        <w:r w:rsidR="00043410">
          <w:t>ns individuals use to represent others</w:t>
        </w:r>
      </w:ins>
      <w:ins w:id="537" w:author="Billy Mitchell" w:date="2024-11-06T09:26:00Z" w16du:dateUtc="2024-11-06T14:26:00Z">
        <w:r w:rsidR="00043410">
          <w:t xml:space="preserve"> </w:t>
        </w:r>
      </w:ins>
      <w:r w:rsidR="00043410">
        <w:fldChar w:fldCharType="begin"/>
      </w:r>
      <w:r w:rsidR="00902099">
        <w:instrText xml:space="preserve"> ADDIN ZOTERO_ITEM CSL_CITATION {"citationID":"blfOWR3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538" w:author="Billy Mitchell" w:date="2024-11-06T09:26:00Z" w16du:dateUtc="2024-11-06T14:26:00Z">
        <w:r w:rsidR="00043410">
          <w:t>.</w:t>
        </w:r>
      </w:ins>
      <w:ins w:id="539" w:author="Billy Mitchell" w:date="2024-11-06T09:32:00Z" w16du:dateUtc="2024-11-06T14:32:00Z">
        <w:r w:rsidR="001633CB">
          <w:t xml:space="preserve"> These character assessments were completed by t</w:t>
        </w:r>
        <w:r w:rsidR="001633CB" w:rsidRPr="00043410">
          <w:t>wenty-four (n = 24) of thirty-five subjects</w:t>
        </w:r>
      </w:ins>
      <w:ins w:id="540" w:author="Billy Mitchell" w:date="2024-11-06T09:33:00Z" w16du:dateUtc="2024-11-06T14:33:00Z">
        <w:r w:rsidR="001633CB">
          <w:t>, as eleven subjects had completed the study before their addition to the protocol.</w:t>
        </w:r>
      </w:ins>
      <w:ins w:id="541" w:author="Billy Mitchell" w:date="2024-11-06T09:35:00Z" w16du:dateUtc="2024-11-06T14:35:00Z">
        <w:r w:rsidR="001633CB">
          <w:t xml:space="preserve"> </w:t>
        </w:r>
      </w:ins>
      <w:r w:rsidR="009623C0" w:rsidRPr="002947A3">
        <w:t>All scripts associated with this task are publicly available at https://github.com/wj-mitchell/</w:t>
      </w:r>
      <w:del w:id="542" w:author="Billy Mitchell" w:date="2024-11-06T08:40:00Z" w16du:dateUtc="2024-11-06T13:40:00Z">
        <w:r w:rsidR="009623C0" w:rsidRPr="002947A3" w:rsidDel="00775A24">
          <w:delText>Expressive_V_Reflective</w:delText>
        </w:r>
      </w:del>
      <w:ins w:id="543"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544" w:author="Billy Mitchell" w:date="2024-11-06T08:43:00Z" w16du:dateUtc="2024-11-06T13:43:00Z"/>
        </w:rPr>
      </w:pPr>
    </w:p>
    <w:p w14:paraId="3538DDC9" w14:textId="77777777" w:rsidR="00775A24" w:rsidRDefault="00775A24" w:rsidP="0076279C">
      <w:pPr>
        <w:spacing w:line="240" w:lineRule="auto"/>
        <w:jc w:val="both"/>
        <w:rPr>
          <w:ins w:id="545" w:author="Billy Mitchell" w:date="2024-11-06T08:43:00Z" w16du:dateUtc="2024-11-06T13:43:00Z"/>
          <w:b/>
        </w:rPr>
      </w:pPr>
    </w:p>
    <w:p w14:paraId="13238D66" w14:textId="51FF057D" w:rsidR="0076279C" w:rsidRDefault="0076279C" w:rsidP="0076279C">
      <w:pPr>
        <w:spacing w:line="240" w:lineRule="auto"/>
        <w:jc w:val="both"/>
        <w:rPr>
          <w:ins w:id="546" w:author="Billy Mitchell" w:date="2024-11-06T08:29:00Z" w16du:dateUtc="2024-11-06T13:29:00Z"/>
        </w:rPr>
      </w:pPr>
      <w:r w:rsidRPr="002947A3">
        <w:rPr>
          <w:b/>
        </w:rPr>
        <w:t xml:space="preserve">Experimental </w:t>
      </w:r>
      <w:ins w:id="547" w:author="Billy Mitchell" w:date="2024-11-06T08:36:00Z" w16du:dateUtc="2024-11-06T13:36:00Z">
        <w:r w:rsidR="00775A24">
          <w:rPr>
            <w:b/>
          </w:rPr>
          <w:t>D</w:t>
        </w:r>
      </w:ins>
      <w:del w:id="548" w:author="Billy Mitchell" w:date="2024-11-06T08:36:00Z" w16du:dateUtc="2024-11-06T13:36:00Z">
        <w:r w:rsidRPr="002947A3" w:rsidDel="00775A24">
          <w:rPr>
            <w:b/>
          </w:rPr>
          <w:delText>d</w:delText>
        </w:r>
      </w:del>
      <w:r w:rsidRPr="002947A3">
        <w:rPr>
          <w:b/>
        </w:rPr>
        <w:t xml:space="preserve">isplay and </w:t>
      </w:r>
      <w:ins w:id="549" w:author="Billy Mitchell" w:date="2024-11-06T08:36:00Z" w16du:dateUtc="2024-11-06T13:36:00Z">
        <w:r w:rsidR="00775A24">
          <w:rPr>
            <w:b/>
          </w:rPr>
          <w:t>R</w:t>
        </w:r>
      </w:ins>
      <w:del w:id="550" w:author="Billy Mitchell" w:date="2024-11-06T08:36:00Z" w16du:dateUtc="2024-11-06T13:36:00Z">
        <w:r w:rsidRPr="002947A3" w:rsidDel="00775A24">
          <w:rPr>
            <w:b/>
          </w:rPr>
          <w:delText>r</w:delText>
        </w:r>
      </w:del>
      <w:r w:rsidRPr="002947A3">
        <w:rPr>
          <w:b/>
        </w:rPr>
        <w:t xml:space="preserve">ating </w:t>
      </w:r>
      <w:ins w:id="551" w:author="Billy Mitchell" w:date="2024-11-06T08:36:00Z" w16du:dateUtc="2024-11-06T13:36:00Z">
        <w:r w:rsidR="00775A24">
          <w:rPr>
            <w:b/>
          </w:rPr>
          <w:t>A</w:t>
        </w:r>
      </w:ins>
      <w:del w:id="552"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2099">
        <w:instrText xml:space="preserve"> ADDIN ZOTERO_ITEM CSL_CITATION {"citationID":"GbSYwFP2","properties":{"formattedCitation":"\\super 62\\nosupersub{}","plainCitation":"62","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902099">
        <w:instrText xml:space="preserve"> ADDIN ZOTERO_ITEM CSL_CITATION {"citationID":"dGGIwqAO","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902099">
        <w:instrText xml:space="preserve"> ADDIN ZOTERO_ITEM CSL_CITATION {"citationID":"8g4Ft3c4","properties":{"formattedCitation":"\\super 64\\nosupersub{}","plainCitation":"64","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53" w:author="Billy Mitchell" w:date="2024-11-06T08:40:00Z" w16du:dateUtc="2024-11-06T13:40:00Z"/>
        </w:rPr>
      </w:pPr>
    </w:p>
    <w:p w14:paraId="6EA5FA99" w14:textId="77777777" w:rsidR="00775A24" w:rsidRDefault="00775A24" w:rsidP="00775A24">
      <w:pPr>
        <w:spacing w:line="240" w:lineRule="auto"/>
        <w:jc w:val="both"/>
        <w:rPr>
          <w:ins w:id="554" w:author="Billy Mitchell" w:date="2024-11-06T08:40:00Z" w16du:dateUtc="2024-11-06T13:40:00Z"/>
        </w:rPr>
      </w:pPr>
      <w:ins w:id="555" w:author="Billy Mitchell" w:date="2024-11-06T08:40:00Z" w16du:dateUtc="2024-11-06T13:40:00Z">
        <w:r w:rsidRPr="002947A3">
          <w:rPr>
            <w:b/>
          </w:rPr>
          <w:t xml:space="preserve">Audio </w:t>
        </w:r>
        <w:r>
          <w:rPr>
            <w:b/>
          </w:rPr>
          <w:t>D</w:t>
        </w:r>
        <w:del w:id="556"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57" w:author="Billy Mitchell" w:date="2024-11-06T08:42:00Z" w16du:dateUtc="2024-11-06T13:42:00Z"/>
        </w:rPr>
      </w:pPr>
    </w:p>
    <w:p w14:paraId="5F5CC111" w14:textId="541A5F48" w:rsidR="0076279C" w:rsidDel="00775A24" w:rsidRDefault="0076279C" w:rsidP="0076279C">
      <w:pPr>
        <w:spacing w:line="240" w:lineRule="auto"/>
        <w:jc w:val="both"/>
        <w:rPr>
          <w:del w:id="558" w:author="Billy Mitchell" w:date="2024-11-06T08:40:00Z" w16du:dateUtc="2024-11-06T13:40:00Z"/>
        </w:rPr>
      </w:pPr>
    </w:p>
    <w:p w14:paraId="20BDD18A" w14:textId="4426ECD0" w:rsidR="0076279C" w:rsidRPr="002947A3" w:rsidDel="00775A24" w:rsidRDefault="0076279C" w:rsidP="00F91824">
      <w:pPr>
        <w:spacing w:line="240" w:lineRule="auto"/>
        <w:jc w:val="both"/>
        <w:rPr>
          <w:del w:id="559" w:author="Billy Mitchell" w:date="2024-11-06T08:40:00Z" w16du:dateUtc="2024-11-06T13:40:00Z"/>
          <w:moveFrom w:id="560" w:author="Billy Mitchell" w:date="2024-11-06T08:37:00Z" w16du:dateUtc="2024-11-06T13:37:00Z"/>
        </w:rPr>
      </w:pPr>
      <w:moveFromRangeStart w:id="561" w:author="Billy Mitchell" w:date="2024-11-06T08:37:00Z" w:name="move181774655"/>
      <w:moveFrom w:id="562" w:author="Billy Mitchell" w:date="2024-11-06T08:37:00Z" w16du:dateUtc="2024-11-06T13:37:00Z">
        <w:del w:id="563"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64" w:author="Billy Mitchell" w:date="2024-11-06T08:40:00Z" w16du:dateUtc="2024-11-06T13:40:00Z"/>
          <w:moveFrom w:id="565" w:author="Billy Mitchell" w:date="2024-11-06T08:37:00Z" w16du:dateUtc="2024-11-06T13:37:00Z"/>
          <w:b/>
        </w:rPr>
      </w:pPr>
    </w:p>
    <w:moveFromRangeEnd w:id="561"/>
    <w:p w14:paraId="161B7D9A" w14:textId="72A17151" w:rsidR="00775A24" w:rsidRPr="002947A3" w:rsidDel="00704746" w:rsidRDefault="0076279C">
      <w:pPr>
        <w:spacing w:line="240" w:lineRule="auto"/>
        <w:jc w:val="both"/>
        <w:rPr>
          <w:del w:id="566" w:author="Billy Mitchell" w:date="2024-11-06T08:43:00Z" w16du:dateUtc="2024-11-06T13:43:00Z"/>
        </w:rPr>
      </w:pPr>
      <w:del w:id="567" w:author="Billy Mitchell" w:date="2024-11-06T08:40:00Z" w16du:dateUtc="2024-11-06T13:40:00Z">
        <w:r w:rsidRPr="002947A3" w:rsidDel="00775A24">
          <w:rPr>
            <w:b/>
          </w:rPr>
          <w:delText xml:space="preserve">Audio </w:delText>
        </w:r>
      </w:del>
      <w:del w:id="568" w:author="Billy Mitchell" w:date="2024-11-06T08:36:00Z" w16du:dateUtc="2024-11-06T13:36:00Z">
        <w:r w:rsidRPr="002947A3" w:rsidDel="00775A24">
          <w:rPr>
            <w:b/>
          </w:rPr>
          <w:delText>d</w:delText>
        </w:r>
      </w:del>
      <w:del w:id="569"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0F871732"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902099">
        <w:instrText xml:space="preserve"> ADDIN ZOTERO_ITEM CSL_CITATION {"citationID":"BTLPnAdB","properties":{"formattedCitation":"\\super 65\\nosupersub{}","plainCitation":"65","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902099">
        <w:instrText xml:space="preserve"> ADDIN ZOTERO_ITEM CSL_CITATION {"citationID":"SqDYiicV","properties":{"formattedCitation":"\\super 66\\nosupersub{}","plainCitation":"66","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2099">
        <w:instrText xml:space="preserve"> ADDIN ZOTERO_ITEM CSL_CITATION {"citationID":"iV0IqKAn","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1A27BD88" w:rsidR="0076279C" w:rsidRDefault="0076279C" w:rsidP="0076279C">
      <w:pPr>
        <w:spacing w:line="240" w:lineRule="auto"/>
        <w:ind w:firstLine="720"/>
        <w:jc w:val="both"/>
        <w:rPr>
          <w:ins w:id="570" w:author="Billy Mitchell" w:date="2024-11-06T08:37:00Z" w16du:dateUtc="2024-11-06T13:37:00Z"/>
        </w:rPr>
      </w:pPr>
      <w:r w:rsidRPr="002947A3">
        <w:t xml:space="preserve">For the ISC analysis, additional preprocessing was performed using nltools [v0.4.7] </w:t>
      </w:r>
      <w:r w:rsidRPr="002947A3">
        <w:fldChar w:fldCharType="begin"/>
      </w:r>
      <w:r w:rsidR="00902099">
        <w:instrText xml:space="preserve"> ADDIN ZOTERO_ITEM CSL_CITATION {"citationID":"vgE0kQdw","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2099">
        <w:instrText xml:space="preserve"> ADDIN ZOTERO_ITEM CSL_CITATION {"citationID":"OS6G7oDR","properties":{"formattedCitation":"\\super 47\\nosupersub{}","plainCitation":"47","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2099">
        <w:instrText xml:space="preserve"> ADDIN ZOTERO_ITEM CSL_CITATION {"citationID":"WzDJL7Iq","properties":{"formattedCitation":"\\super 69\\nosupersub{}","plainCitation":"69","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902099">
        <w:instrText xml:space="preserve"> ADDIN ZOTERO_ITEM CSL_CITATION {"citationID":"hwf4NXDO","properties":{"formattedCitation":"\\super 70\\nosupersub{}","plainCitation":"70","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4183AB9A" w:rsidR="00775A24" w:rsidRPr="002947A3" w:rsidDel="00775A24" w:rsidRDefault="00775A24" w:rsidP="00775A24">
      <w:pPr>
        <w:spacing w:line="240" w:lineRule="auto"/>
        <w:jc w:val="both"/>
        <w:rPr>
          <w:del w:id="571" w:author="Billy Mitchell" w:date="2024-11-06T08:37:00Z" w16du:dateUtc="2024-11-06T13:37:00Z"/>
          <w:moveTo w:id="572" w:author="Billy Mitchell" w:date="2024-11-06T08:37:00Z" w16du:dateUtc="2024-11-06T13:37:00Z"/>
        </w:rPr>
      </w:pPr>
      <w:moveToRangeStart w:id="573" w:author="Billy Mitchell" w:date="2024-11-06T08:37:00Z" w:name="move181774655"/>
      <w:moveTo w:id="574" w:author="Billy Mitchell" w:date="2024-11-06T08:37:00Z" w16du:dateUtc="2024-11-06T13:37:00Z">
        <w:r w:rsidRPr="002947A3">
          <w:rPr>
            <w:b/>
          </w:rPr>
          <w:t xml:space="preserve">Image </w:t>
        </w:r>
        <w:r>
          <w:rPr>
            <w:b/>
          </w:rPr>
          <w:t>A</w:t>
        </w:r>
        <w:r w:rsidRPr="002947A3">
          <w:rPr>
            <w:b/>
          </w:rPr>
          <w:t xml:space="preserve">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902099">
        <w:instrText xml:space="preserve"> ADDIN ZOTERO_ITEM CSL_CITATION {"citationID":"cAYjiEBQ","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575" w:author="Billy Mitchell" w:date="2024-11-06T08:37:00Z" w16du:dateUtc="2024-11-06T13:37:00Z">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76" w:author="Billy Mitchell" w:date="2024-11-06T08:37:00Z" w16du:dateUtc="2024-11-06T13:37:00Z"/>
          <w:b/>
        </w:rPr>
      </w:pPr>
    </w:p>
    <w:moveToRangeEnd w:id="573"/>
    <w:p w14:paraId="1A796C87" w14:textId="77777777" w:rsidR="0076279C" w:rsidRDefault="0076279C" w:rsidP="0076279C">
      <w:pPr>
        <w:spacing w:line="240" w:lineRule="auto"/>
        <w:jc w:val="both"/>
        <w:rPr>
          <w:b/>
        </w:rPr>
      </w:pPr>
    </w:p>
    <w:p w14:paraId="17962DAA" w14:textId="0DE21F80"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2099">
        <w:instrText xml:space="preserve"> ADDIN ZOTERO_ITEM CSL_CITATION {"citationID":"DmgiqaKt","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07A4E9C8"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902099">
        <w:instrText xml:space="preserve"> ADDIN ZOTERO_ITEM CSL_CITATION {"citationID":"kZra6KpM","properties":{"formattedCitation":"\\super 71\\nosupersub{}","plainCitation":"71","noteIndex":0},"citationItems":[{"id":"qvGNUacr/OkPxDb7j","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3B2D560C"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2099">
        <w:instrText xml:space="preserve"> ADDIN ZOTERO_ITEM CSL_CITATION {"citationID":"9NvCSEb5","properties":{"formattedCitation":"\\super 72\\nosupersub{}","plainCitation":"72","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902099">
        <w:instrText xml:space="preserve"> ADDIN ZOTERO_ITEM CSL_CITATION {"citationID":"4d3fKu2T","properties":{"formattedCitation":"\\super 73\\nosupersub{}","plainCitation":"73","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902099">
        <w:instrText xml:space="preserve"> ADDIN ZOTERO_ITEM CSL_CITATION {"citationID":"YXCJp5QM","properties":{"formattedCitation":"\\super 74\\nosupersub{}","plainCitation":"74","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902099">
        <w:instrText xml:space="preserve"> ADDIN ZOTERO_ITEM CSL_CITATION {"citationID":"IULtgncO","properties":{"formattedCitation":"\\super 75\\nosupersub{}","plainCitation":"7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2099">
        <w:instrText xml:space="preserve"> ADDIN ZOTERO_ITEM CSL_CITATION {"citationID":"sKT8NXHt","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902099">
        <w:instrText xml:space="preserve"> ADDIN ZOTERO_ITEM CSL_CITATION {"citationID":"lctyKWtg","properties":{"formattedCitation":"\\super 77\\nosupersub{}","plainCitation":"77","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745596D1"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77" w:author="Billy Mitchell" w:date="2024-11-05T18:46:00Z" w16du:dateUtc="2024-11-05T23:46:00Z">
        <w:r w:rsidR="00DD3C4B">
          <w:t xml:space="preserve"> Woo et al.</w:t>
        </w:r>
      </w:ins>
      <w:ins w:id="578" w:author="Billy Mitchell" w:date="2024-11-05T18:47:00Z" w16du:dateUtc="2024-11-05T23:47:00Z">
        <w:r w:rsidR="00DD3C4B">
          <w:t xml:space="preserve">’s </w:t>
        </w:r>
        <w:r w:rsidR="00DD3C4B" w:rsidRPr="002947A3">
          <w:t>recommendations (z = 3.29, p &lt; 0.001)</w:t>
        </w:r>
        <w:r w:rsidR="00DD3C4B">
          <w:t xml:space="preserve"> </w:t>
        </w:r>
      </w:ins>
      <w:del w:id="579" w:author="Billy Mitchell" w:date="2024-11-05T18:46:00Z" w16du:dateUtc="2024-11-05T23:46:00Z">
        <w:r w:rsidRPr="002947A3" w:rsidDel="00DD3C4B">
          <w:delText xml:space="preserve"> </w:delText>
        </w:r>
      </w:del>
      <w:r w:rsidRPr="002947A3">
        <w:fldChar w:fldCharType="begin"/>
      </w:r>
      <w:r w:rsidR="00902099">
        <w:instrText xml:space="preserve"> ADDIN ZOTERO_ITEM CSL_CITATION {"citationID":"XpmceqFj","properties":{"formattedCitation":"\\super 78\\nosupersub{}","plainCitation":"78","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80"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0C007049"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902099">
        <w:instrText xml:space="preserve"> ADDIN ZOTERO_ITEM CSL_CITATION {"citationID":"moUZwi0q","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81" w:author="Billy Mitchell" w:date="2024-11-05T18:47:00Z" w16du:dateUtc="2024-11-05T23:47:00Z">
        <w:r w:rsidR="00DD3C4B">
          <w:t xml:space="preserve"> Chen et al. </w:t>
        </w:r>
      </w:ins>
      <w:r w:rsidRPr="002947A3">
        <w:t xml:space="preserve"> </w:t>
      </w:r>
      <w:r w:rsidRPr="002947A3">
        <w:fldChar w:fldCharType="begin"/>
      </w:r>
      <w:r w:rsidR="00902099">
        <w:instrText xml:space="preserve"> ADDIN ZOTERO_ITEM CSL_CITATION {"citationID":"ztAQ6owg","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2099">
        <w:instrText xml:space="preserve"> ADDIN ZOTERO_ITEM CSL_CITATION {"citationID":"tpQunzlG","properties":{"formattedCitation":"\\super 80\\nosupersub{}","plainCitation":"80","noteIndex":0},"citationItems":[{"id":16386,"uris":["http://zotero.org/users/6239255/items/LHP9I4LA"],"itemData":{"id":16386,"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902099">
        <w:instrText xml:space="preserve"> ADDIN ZOTERO_ITEM CSL_CITATION {"citationID":"ZW7de3RI","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5DE48F48"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902099">
        <w:instrText xml:space="preserve"> ADDIN ZOTERO_ITEM CSL_CITATION {"citationID":"2CCke1Q0","properties":{"formattedCitation":"\\super 81\\nosupersub{}","plainCitation":"81","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2099">
        <w:instrText xml:space="preserve"> ADDIN ZOTERO_ITEM CSL_CITATION {"citationID":"YTh662ZL","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902099">
        <w:instrText xml:space="preserve"> ADDIN ZOTERO_ITEM CSL_CITATION {"citationID":"vjewxyxU","properties":{"formattedCitation":"\\super 49\\nosupersub{}","plainCitation":"49","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82" w:author="Billy Mitchell" w:date="2024-11-06T08:43:00Z" w16du:dateUtc="2024-11-06T13:43:00Z"/>
        </w:rPr>
      </w:pPr>
    </w:p>
    <w:p w14:paraId="0A8C8689" w14:textId="4119A52D" w:rsidR="000B4FF8" w:rsidRDefault="00704746" w:rsidP="00704746">
      <w:pPr>
        <w:spacing w:line="240" w:lineRule="auto"/>
        <w:jc w:val="both"/>
        <w:rPr>
          <w:ins w:id="583" w:author="Billy Mitchell" w:date="2024-11-06T10:47:00Z" w16du:dateUtc="2024-11-06T15:47:00Z"/>
        </w:rPr>
      </w:pPr>
      <w:ins w:id="584" w:author="Billy Mitchell" w:date="2024-11-06T08:43:00Z" w16du:dateUtc="2024-11-06T13:43:00Z">
        <w:r>
          <w:rPr>
            <w:b/>
            <w:bCs/>
          </w:rPr>
          <w:t xml:space="preserve">Free Recall </w:t>
        </w:r>
        <w:r w:rsidRPr="00EB1B8C">
          <w:rPr>
            <w:b/>
            <w:bCs/>
          </w:rPr>
          <w:t>Transcription</w:t>
        </w:r>
        <w:r>
          <w:t>.</w:t>
        </w:r>
      </w:ins>
      <w:ins w:id="585" w:author="Billy Mitchell" w:date="2024-11-06T09:35:00Z" w16du:dateUtc="2024-11-06T14:35:00Z">
        <w:r w:rsidR="001633CB">
          <w:t xml:space="preserve"> Of the thirty-five subjects who completed the study, </w:t>
        </w:r>
      </w:ins>
      <w:ins w:id="586" w:author="Billy Mitchell" w:date="2024-11-06T09:42:00Z" w16du:dateUtc="2024-11-06T14:42:00Z">
        <w:r w:rsidR="000733F7">
          <w:t>twenty-eight (n</w:t>
        </w:r>
      </w:ins>
      <w:ins w:id="587" w:author="Billy Mitchell" w:date="2024-11-06T10:37:00Z" w16du:dateUtc="2024-11-06T15:37:00Z">
        <w:r w:rsidR="00D96ECC">
          <w:t xml:space="preserve"> </w:t>
        </w:r>
      </w:ins>
      <w:ins w:id="588" w:author="Billy Mitchell" w:date="2024-11-06T09:42:00Z" w16du:dateUtc="2024-11-06T14:42:00Z">
        <w:r w:rsidR="000733F7">
          <w:t>=</w:t>
        </w:r>
      </w:ins>
      <w:ins w:id="589" w:author="Billy Mitchell" w:date="2024-11-06T10:37:00Z" w16du:dateUtc="2024-11-06T15:37:00Z">
        <w:r w:rsidR="00D96ECC">
          <w:t xml:space="preserve"> </w:t>
        </w:r>
      </w:ins>
      <w:ins w:id="590" w:author="Billy Mitchell" w:date="2024-11-06T09:42:00Z" w16du:dateUtc="2024-11-06T14:42:00Z">
        <w:r w:rsidR="000733F7">
          <w:t>28) provided audio recordings that could reliabl</w:t>
        </w:r>
      </w:ins>
      <w:ins w:id="591" w:author="Billy Mitchell" w:date="2024-11-06T09:43:00Z" w16du:dateUtc="2024-11-06T14:43:00Z">
        <w:r w:rsidR="000733F7">
          <w:t xml:space="preserve">y be transcribed. </w:t>
        </w:r>
      </w:ins>
      <w:ins w:id="592" w:author="Billy Mitchell" w:date="2024-11-06T09:45:00Z" w16du:dateUtc="2024-11-06T14:45:00Z">
        <w:r w:rsidR="000733F7">
          <w:t xml:space="preserve">The </w:t>
        </w:r>
      </w:ins>
      <w:ins w:id="593" w:author="Billy Mitchell" w:date="2024-11-06T09:46:00Z" w16du:dateUtc="2024-11-06T14:46:00Z">
        <w:r w:rsidR="000733F7">
          <w:t>audio</w:t>
        </w:r>
      </w:ins>
      <w:ins w:id="594" w:author="Billy Mitchell" w:date="2024-11-06T09:45:00Z" w16du:dateUtc="2024-11-06T14:45:00Z">
        <w:r w:rsidR="000733F7">
          <w:t xml:space="preserve"> of t</w:t>
        </w:r>
      </w:ins>
      <w:ins w:id="595" w:author="Billy Mitchell" w:date="2024-11-06T09:43:00Z" w16du:dateUtc="2024-11-06T14:43:00Z">
        <w:r w:rsidR="000733F7">
          <w:t xml:space="preserve">hree subjects </w:t>
        </w:r>
      </w:ins>
      <w:ins w:id="596" w:author="Billy Mitchell" w:date="2024-11-06T09:47:00Z" w16du:dateUtc="2024-11-06T14:47:00Z">
        <w:r w:rsidR="000733F7">
          <w:t>suffered</w:t>
        </w:r>
      </w:ins>
      <w:ins w:id="597" w:author="Billy Mitchell" w:date="2024-11-06T09:43:00Z" w16du:dateUtc="2024-11-06T14:43:00Z">
        <w:r w:rsidR="000733F7">
          <w:t xml:space="preserve"> technical issues </w:t>
        </w:r>
      </w:ins>
      <w:ins w:id="598" w:author="Billy Mitchell" w:date="2024-11-06T09:44:00Z" w16du:dateUtc="2024-11-06T14:44:00Z">
        <w:r w:rsidR="000733F7">
          <w:t>which corrupted the file</w:t>
        </w:r>
      </w:ins>
      <w:ins w:id="599" w:author="Billy Mitchell" w:date="2024-11-06T09:46:00Z" w16du:dateUtc="2024-11-06T14:46:00Z">
        <w:r w:rsidR="000733F7">
          <w:t>s</w:t>
        </w:r>
      </w:ins>
      <w:ins w:id="600" w:author="Billy Mitchell" w:date="2024-11-06T09:44:00Z" w16du:dateUtc="2024-11-06T14:44:00Z">
        <w:r w:rsidR="000733F7">
          <w:t xml:space="preserve"> and </w:t>
        </w:r>
      </w:ins>
      <w:proofErr w:type="gramStart"/>
      <w:ins w:id="601" w:author="Billy Mitchell" w:date="2024-11-06T09:46:00Z" w16du:dateUtc="2024-11-06T14:46:00Z">
        <w:r w:rsidR="000733F7">
          <w:t>audio</w:t>
        </w:r>
        <w:proofErr w:type="gramEnd"/>
        <w:r w:rsidR="000733F7">
          <w:t xml:space="preserve"> </w:t>
        </w:r>
      </w:ins>
      <w:ins w:id="602" w:author="Billy Mitchell" w:date="2024-11-06T09:47:00Z" w16du:dateUtc="2024-11-06T14:47:00Z">
        <w:r w:rsidR="000733F7">
          <w:t>from</w:t>
        </w:r>
      </w:ins>
      <w:ins w:id="603" w:author="Billy Mitchell" w:date="2024-11-06T09:46:00Z" w16du:dateUtc="2024-11-06T14:46:00Z">
        <w:r w:rsidR="000733F7">
          <w:t xml:space="preserve"> four other subjects was of low-quality and could not be reliably transcribed.</w:t>
        </w:r>
      </w:ins>
      <w:ins w:id="604" w:author="Billy Mitchell" w:date="2024-11-06T09:47:00Z" w16du:dateUtc="2024-11-06T14:47:00Z">
        <w:r w:rsidR="000733F7">
          <w:t xml:space="preserve"> Trans</w:t>
        </w:r>
      </w:ins>
      <w:ins w:id="605" w:author="Billy Mitchell" w:date="2024-11-06T09:48:00Z" w16du:dateUtc="2024-11-06T14:48:00Z">
        <w:r w:rsidR="000733F7">
          <w:t xml:space="preserve">cription was completed in stages. Audio recordings were first </w:t>
        </w:r>
      </w:ins>
      <w:ins w:id="606" w:author="Billy Mitchell" w:date="2024-11-06T09:49:00Z" w16du:dateUtc="2024-11-06T14:49:00Z">
        <w:r w:rsidR="000733F7">
          <w:t xml:space="preserve">transcribed </w:t>
        </w:r>
      </w:ins>
      <w:ins w:id="607" w:author="Billy Mitchell" w:date="2024-11-06T10:37:00Z" w16du:dateUtc="2024-11-06T15:37:00Z">
        <w:r w:rsidR="00D96ECC">
          <w:t xml:space="preserve">to text </w:t>
        </w:r>
      </w:ins>
      <w:ins w:id="608" w:author="Billy Mitchell" w:date="2024-11-06T09:49:00Z" w16du:dateUtc="2024-11-06T14:49:00Z">
        <w:r w:rsidR="000733F7">
          <w:t xml:space="preserve">using a locally-hosted version of OpenAI’s </w:t>
        </w:r>
      </w:ins>
      <w:ins w:id="609" w:author="Billy Mitchell" w:date="2024-11-06T09:51:00Z" w16du:dateUtc="2024-11-06T14:51:00Z">
        <w:r w:rsidR="000733F7" w:rsidRPr="002947A3">
          <w:t xml:space="preserve">Whisper [v1.1.10] </w:t>
        </w:r>
        <w:r w:rsidR="000733F7" w:rsidRPr="002947A3">
          <w:fldChar w:fldCharType="begin"/>
        </w:r>
      </w:ins>
      <w:r w:rsidR="00902099">
        <w:instrText xml:space="preserve"> ADDIN ZOTERO_ITEM CSL_CITATION {"citationID":"RfR6CkZp","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ins w:id="610" w:author="Billy Mitchell" w:date="2024-11-06T09:51:00Z" w16du:dateUtc="2024-11-06T14:51:00Z">
        <w:r w:rsidR="000733F7" w:rsidRPr="002947A3">
          <w:fldChar w:fldCharType="separate"/>
        </w:r>
        <w:r w:rsidR="000733F7" w:rsidRPr="00DF2BA1">
          <w:rPr>
            <w:vertAlign w:val="superscript"/>
          </w:rPr>
          <w:t>76</w:t>
        </w:r>
        <w:r w:rsidR="000733F7" w:rsidRPr="002947A3">
          <w:fldChar w:fldCharType="end"/>
        </w:r>
      </w:ins>
      <w:ins w:id="611"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2099">
        <w:instrText xml:space="preserve"> ADDIN ZOTERO_ITEM CSL_CITATION {"citationID":"lTjho60l","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612" w:author="Billy Mitchell" w:date="2024-11-06T09:49:00Z" w16du:dateUtc="2024-11-06T14:49:00Z">
        <w:r w:rsidR="000733F7" w:rsidRPr="002947A3">
          <w:fldChar w:fldCharType="separate"/>
        </w:r>
        <w:r w:rsidR="000733F7" w:rsidRPr="00DF2BA1">
          <w:rPr>
            <w:vertAlign w:val="superscript"/>
          </w:rPr>
          <w:t>63</w:t>
        </w:r>
        <w:r w:rsidR="000733F7" w:rsidRPr="002947A3">
          <w:fldChar w:fldCharType="end"/>
        </w:r>
      </w:ins>
      <w:ins w:id="613" w:author="Billy Mitchell" w:date="2024-11-06T09:51:00Z" w16du:dateUtc="2024-11-06T14:51:00Z">
        <w:r w:rsidR="000733F7">
          <w:t xml:space="preserve">. These </w:t>
        </w:r>
      </w:ins>
      <w:ins w:id="614" w:author="Billy Mitchell" w:date="2024-11-06T10:37:00Z" w16du:dateUtc="2024-11-06T15:37:00Z">
        <w:r w:rsidR="00D96ECC">
          <w:t>textual representations</w:t>
        </w:r>
      </w:ins>
      <w:ins w:id="615" w:author="Billy Mitchell" w:date="2024-11-06T09:51:00Z" w16du:dateUtc="2024-11-06T14:51:00Z">
        <w:r w:rsidR="000733F7">
          <w:t xml:space="preserve"> were then </w:t>
        </w:r>
      </w:ins>
      <w:ins w:id="616" w:author="Billy Mitchell" w:date="2024-11-06T10:28:00Z" w16du:dateUtc="2024-11-06T15:28:00Z">
        <w:r w:rsidR="00211D2F">
          <w:t>i</w:t>
        </w:r>
      </w:ins>
      <w:ins w:id="617" w:author="Billy Mitchell" w:date="2024-11-06T10:29:00Z" w16du:dateUtc="2024-11-06T15:29:00Z">
        <w:r w:rsidR="00211D2F">
          <w:t xml:space="preserve">ndependently </w:t>
        </w:r>
      </w:ins>
      <w:del w:id="618" w:author="Billy Mitchell" w:date="2024-11-06T09:52:00Z" w16du:dateUtc="2024-11-06T14:52:00Z">
        <w:r w:rsidR="000733F7" w:rsidDel="000733F7">
          <w:delText>reviewed</w:delText>
        </w:r>
      </w:del>
      <w:ins w:id="619" w:author="Billy Mitchell" w:date="2024-11-06T09:52:00Z" w16du:dateUtc="2024-11-06T14:52:00Z">
        <w:r w:rsidR="000733F7">
          <w:t>appraised</w:t>
        </w:r>
      </w:ins>
      <w:ins w:id="620" w:author="Billy Mitchell" w:date="2024-11-06T09:51:00Z" w16du:dateUtc="2024-11-06T14:51:00Z">
        <w:r w:rsidR="000733F7">
          <w:t xml:space="preserve"> and </w:t>
        </w:r>
      </w:ins>
      <w:ins w:id="621" w:author="Billy Mitchell" w:date="2024-11-06T09:52:00Z" w16du:dateUtc="2024-11-06T14:52:00Z">
        <w:r w:rsidR="000733F7">
          <w:t>revised</w:t>
        </w:r>
      </w:ins>
      <w:ins w:id="622" w:author="Billy Mitchell" w:date="2024-11-06T09:51:00Z" w16du:dateUtc="2024-11-06T14:51:00Z">
        <w:r w:rsidR="000733F7">
          <w:t xml:space="preserve"> by a team of</w:t>
        </w:r>
      </w:ins>
      <w:ins w:id="623" w:author="Billy Mitchell" w:date="2024-11-06T09:52:00Z" w16du:dateUtc="2024-11-06T14:52:00Z">
        <w:r w:rsidR="000733F7">
          <w:t xml:space="preserve"> </w:t>
        </w:r>
      </w:ins>
      <w:ins w:id="624" w:author="Billy Mitchell" w:date="2024-11-06T10:24:00Z" w16du:dateUtc="2024-11-06T15:24:00Z">
        <w:r w:rsidR="00211D2F">
          <w:t xml:space="preserve">trained </w:t>
        </w:r>
      </w:ins>
      <w:ins w:id="625" w:author="Billy Mitchell" w:date="2024-11-06T09:51:00Z" w16du:dateUtc="2024-11-06T14:51:00Z">
        <w:r w:rsidR="000733F7">
          <w:t>reviewers</w:t>
        </w:r>
      </w:ins>
      <w:ins w:id="626" w:author="Billy Mitchell" w:date="2024-11-06T12:38:00Z" w16du:dateUtc="2024-11-06T17:38:00Z">
        <w:r w:rsidR="00C11DE4">
          <w:t xml:space="preserve"> familiar with the stimulus and whom reviewed annotations of the stimulus generated by a separate team of reviewers</w:t>
        </w:r>
      </w:ins>
      <w:ins w:id="627" w:author="Billy Mitchell" w:date="2024-11-06T12:40:00Z" w16du:dateUtc="2024-11-06T17:40:00Z">
        <w:r w:rsidR="00C11DE4">
          <w:t xml:space="preserve"> in line with standards </w:t>
        </w:r>
      </w:ins>
      <w:ins w:id="628" w:author="Billy Mitchell" w:date="2024-11-06T12:41:00Z" w16du:dateUtc="2024-11-06T17:41:00Z">
        <w:r w:rsidR="00C11DE4">
          <w:t>described by Chen et al.</w:t>
        </w:r>
      </w:ins>
      <w:r w:rsidR="00C11DE4">
        <w:fldChar w:fldCharType="begin"/>
      </w:r>
      <w:r w:rsidR="00902099">
        <w:instrText xml:space="preserve"> ADDIN ZOTERO_ITEM CSL_CITATION {"citationID":"JOpmP25t","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D94E2D" w:rsidRPr="00D94E2D">
        <w:rPr>
          <w:vertAlign w:val="superscript"/>
        </w:rPr>
        <w:t>8</w:t>
      </w:r>
      <w:r w:rsidR="00C11DE4">
        <w:fldChar w:fldCharType="end"/>
      </w:r>
      <w:ins w:id="629" w:author="Billy Mitchell" w:date="2024-11-06T10:25:00Z" w16du:dateUtc="2024-11-06T15:25:00Z">
        <w:r w:rsidR="00211D2F">
          <w:t>.</w:t>
        </w:r>
      </w:ins>
      <w:ins w:id="630" w:author="Billy Mitchell" w:date="2024-11-06T12:40:00Z" w16du:dateUtc="2024-11-06T17:40:00Z">
        <w:r w:rsidR="00C11DE4">
          <w:t xml:space="preserve"> </w:t>
        </w:r>
      </w:ins>
      <w:ins w:id="631" w:author="Billy Mitchell" w:date="2024-11-06T10:25:00Z" w16du:dateUtc="2024-11-06T15:25:00Z">
        <w:r w:rsidR="00211D2F">
          <w:t>Each transcription was reviewed by a</w:t>
        </w:r>
      </w:ins>
      <w:ins w:id="632" w:author="Billy Mitchell" w:date="2024-11-06T10:26:00Z" w16du:dateUtc="2024-11-06T15:26:00Z">
        <w:r w:rsidR="00211D2F">
          <w:t xml:space="preserve">t least two individuals who were required to reach a consensus. Any </w:t>
        </w:r>
      </w:ins>
      <w:ins w:id="633" w:author="Billy Mitchell" w:date="2024-11-06T10:27:00Z" w16du:dateUtc="2024-11-06T15:27:00Z">
        <w:r w:rsidR="00211D2F">
          <w:t>discrepancies</w:t>
        </w:r>
      </w:ins>
      <w:ins w:id="634" w:author="Billy Mitchell" w:date="2024-11-06T10:26:00Z" w16du:dateUtc="2024-11-06T15:26:00Z">
        <w:r w:rsidR="00211D2F">
          <w:t xml:space="preserve"> </w:t>
        </w:r>
      </w:ins>
      <w:ins w:id="635" w:author="Billy Mitchell" w:date="2024-11-06T10:27:00Z" w16du:dateUtc="2024-11-06T15:27:00Z">
        <w:r w:rsidR="00211D2F">
          <w:t>between reviewers’ initial appraisals were flagged and discussed until a consensus could be reached or the questionable segment was censored.</w:t>
        </w:r>
      </w:ins>
      <w:ins w:id="636" w:author="Billy Mitchell" w:date="2024-11-06T10:28:00Z" w16du:dateUtc="2024-11-06T15:28:00Z">
        <w:r w:rsidR="00211D2F">
          <w:t xml:space="preserve"> </w:t>
        </w:r>
      </w:ins>
      <w:ins w:id="637" w:author="Billy Mitchell" w:date="2024-11-06T10:29:00Z" w16du:dateUtc="2024-11-06T15:29:00Z">
        <w:r w:rsidR="00211D2F">
          <w:t>Two reviewers then independently segm</w:t>
        </w:r>
      </w:ins>
      <w:ins w:id="638" w:author="Billy Mitchell" w:date="2024-11-06T10:30:00Z" w16du:dateUtc="2024-11-06T15:30:00Z">
        <w:r w:rsidR="00211D2F">
          <w:t xml:space="preserve">ented recall and categorized each segment according to which scene they </w:t>
        </w:r>
        <w:proofErr w:type="gramStart"/>
        <w:r w:rsidR="00211D2F">
          <w:t>believe</w:t>
        </w:r>
        <w:proofErr w:type="gramEnd"/>
        <w:r w:rsidR="00211D2F">
          <w:t xml:space="preserve"> that it was describing. </w:t>
        </w:r>
      </w:ins>
      <w:ins w:id="639" w:author="Billy Mitchell" w:date="2024-11-06T12:42:00Z" w16du:dateUtc="2024-11-06T17:42:00Z">
        <w:r w:rsidR="00D94E2D">
          <w:t xml:space="preserve">We determined that there were </w:t>
        </w:r>
      </w:ins>
      <w:ins w:id="640" w:author="Billy Mitchell" w:date="2024-11-08T11:53:00Z" w16du:dateUtc="2024-11-08T16:53:00Z">
        <w:r w:rsidR="00902099">
          <w:t>28</w:t>
        </w:r>
      </w:ins>
      <w:ins w:id="641" w:author="Billy Mitchell" w:date="2024-11-06T12:42:00Z" w16du:dateUtc="2024-11-06T17:42:00Z">
        <w:r w:rsidR="00D94E2D">
          <w:t xml:space="preserve"> distinct scenes present in the stimulus. </w:t>
        </w:r>
      </w:ins>
      <w:ins w:id="642" w:author="Billy Mitchell" w:date="2024-11-06T10:30:00Z" w16du:dateUtc="2024-11-06T15:30:00Z">
        <w:r w:rsidR="00211D2F">
          <w:t>Again, any discrepancies between reviewers</w:t>
        </w:r>
      </w:ins>
      <w:ins w:id="643" w:author="Billy Mitchell" w:date="2024-11-06T10:31:00Z" w16du:dateUtc="2024-11-06T15:31:00Z">
        <w:r w:rsidR="00211D2F">
          <w:t xml:space="preserve">’ initial appraisals were discussed in a meeting </w:t>
        </w:r>
      </w:ins>
      <w:ins w:id="644" w:author="Billy Mitchell" w:date="2024-11-06T10:44:00Z" w16du:dateUtc="2024-11-06T15:44:00Z">
        <w:r w:rsidR="00D96ECC">
          <w:t>facilitated</w:t>
        </w:r>
      </w:ins>
      <w:ins w:id="645" w:author="Billy Mitchell" w:date="2024-11-06T10:31:00Z" w16du:dateUtc="2024-11-06T15:31:00Z">
        <w:r w:rsidR="00211D2F">
          <w:t xml:space="preserve"> by the </w:t>
        </w:r>
      </w:ins>
      <w:ins w:id="646" w:author="Billy Mitchell" w:date="2024-11-06T10:32:00Z" w16du:dateUtc="2024-11-06T15:32:00Z">
        <w:r w:rsidR="00211D2F">
          <w:t>corresponding author until a consensus on segmentation and categorization could be reached</w:t>
        </w:r>
      </w:ins>
      <w:ins w:id="647" w:author="Billy Mitchell" w:date="2024-11-06T10:45:00Z" w16du:dateUtc="2024-11-06T15:45:00Z">
        <w:r w:rsidR="00D96ECC">
          <w:t xml:space="preserve"> between reviewers.</w:t>
        </w:r>
      </w:ins>
      <w:ins w:id="648" w:author="Billy Mitchell" w:date="2024-11-06T10:46:00Z" w16du:dateUtc="2024-11-06T15:46:00Z">
        <w:r w:rsidR="000B4FF8">
          <w:t xml:space="preserve"> </w:t>
        </w:r>
      </w:ins>
      <w:ins w:id="649"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650" w:author="Billy Mitchell" w:date="2024-11-06T08:43:00Z" w16du:dateUtc="2024-11-06T13:43:00Z"/>
        </w:rPr>
      </w:pPr>
      <w:ins w:id="651" w:author="Billy Mitchell" w:date="2024-11-06T10:47:00Z" w16du:dateUtc="2024-11-06T15:47:00Z">
        <w:r>
          <w:tab/>
        </w:r>
      </w:ins>
    </w:p>
    <w:p w14:paraId="4E2581BC" w14:textId="77777777" w:rsidR="000C3DFB" w:rsidRDefault="00704746">
      <w:pPr>
        <w:spacing w:line="240" w:lineRule="auto"/>
        <w:jc w:val="both"/>
        <w:rPr>
          <w:ins w:id="652" w:author="Billy Mitchell" w:date="2024-11-08T12:21:00Z" w16du:dateUtc="2024-11-08T17:21:00Z"/>
        </w:rPr>
      </w:pPr>
      <w:ins w:id="653" w:author="Billy Mitchell" w:date="2024-11-06T08:43:00Z" w16du:dateUtc="2024-11-06T13:43:00Z">
        <w:r>
          <w:rPr>
            <w:b/>
            <w:bCs/>
          </w:rPr>
          <w:t xml:space="preserve">Memory and Character Assessment Analyses. </w:t>
        </w:r>
      </w:ins>
      <w:ins w:id="654" w:author="Billy Mitchell" w:date="2024-11-06T12:11:00Z" w16du:dateUtc="2024-11-06T17:11:00Z">
        <w:r w:rsidR="002E76E8" w:rsidRPr="002E76E8">
          <w:rPr>
            <w:rPrChange w:id="655" w:author="Billy Mitchell" w:date="2024-11-06T12:11:00Z" w16du:dateUtc="2024-11-06T17:11:00Z">
              <w:rPr>
                <w:b/>
                <w:bCs/>
              </w:rPr>
            </w:rPrChange>
          </w:rPr>
          <w:t>Analyses</w:t>
        </w:r>
        <w:r w:rsidR="002E76E8">
          <w:rPr>
            <w:b/>
            <w:bCs/>
          </w:rPr>
          <w:t xml:space="preserve"> </w:t>
        </w:r>
        <w:r w:rsidR="002E76E8">
          <w:t>were conducted in R [</w:t>
        </w:r>
      </w:ins>
      <w:ins w:id="656" w:author="Billy Mitchell" w:date="2024-11-06T12:12:00Z" w16du:dateUtc="2024-11-06T17:12:00Z">
        <w:r w:rsidR="002E76E8">
          <w:t>v4.3.1</w:t>
        </w:r>
      </w:ins>
      <w:ins w:id="657" w:author="Billy Mitchell" w:date="2024-11-06T12:11:00Z" w16du:dateUtc="2024-11-06T17:11:00Z">
        <w:r w:rsidR="002E76E8">
          <w:t>]</w:t>
        </w:r>
      </w:ins>
      <w:ins w:id="658" w:author="Billy Mitchell" w:date="2024-11-06T12:37:00Z" w16du:dateUtc="2024-11-06T17:37:00Z">
        <w:r w:rsidR="00C11DE4">
          <w:t xml:space="preserve"> </w:t>
        </w:r>
      </w:ins>
      <w:r w:rsidR="00C11DE4">
        <w:fldChar w:fldCharType="begin"/>
      </w:r>
      <w:r w:rsidR="00902099">
        <w:instrText xml:space="preserve"> ADDIN ZOTERO_ITEM CSL_CITATION {"citationID":"7K0vHaMx","properties":{"formattedCitation":"\\super 82\\nosupersub{}","plainCitation":"8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C11DE4" w:rsidRPr="00C11DE4">
        <w:rPr>
          <w:vertAlign w:val="superscript"/>
        </w:rPr>
        <w:t>82</w:t>
      </w:r>
      <w:r w:rsidR="00C11DE4">
        <w:fldChar w:fldCharType="end"/>
      </w:r>
      <w:ins w:id="659" w:author="Billy Mitchell" w:date="2024-11-06T12:11:00Z" w16du:dateUtc="2024-11-06T17:11:00Z">
        <w:r w:rsidR="002E76E8">
          <w:t xml:space="preserve"> using R Studio [</w:t>
        </w:r>
      </w:ins>
      <w:ins w:id="660" w:author="Billy Mitchell" w:date="2024-11-06T12:12:00Z" w16du:dateUtc="2024-11-06T17:12:00Z">
        <w:r w:rsidR="002E76E8">
          <w:t>v</w:t>
        </w:r>
      </w:ins>
      <w:ins w:id="661" w:author="Billy Mitchell" w:date="2024-11-06T12:13:00Z" w16du:dateUtc="2024-11-06T17:13:00Z">
        <w:r w:rsidR="002E76E8">
          <w:t>2023.09.0</w:t>
        </w:r>
      </w:ins>
      <w:ins w:id="662" w:author="Billy Mitchell" w:date="2024-11-06T12:11:00Z" w16du:dateUtc="2024-11-06T17:11:00Z">
        <w:r w:rsidR="002E76E8">
          <w:t>]</w:t>
        </w:r>
      </w:ins>
      <w:ins w:id="663" w:author="Billy Mitchell" w:date="2024-11-06T12:37:00Z" w16du:dateUtc="2024-11-06T17:37:00Z">
        <w:r w:rsidR="00C11DE4">
          <w:t xml:space="preserve"> </w:t>
        </w:r>
      </w:ins>
      <w:ins w:id="664" w:author="Billy Mitchell" w:date="2024-11-06T12:11:00Z" w16du:dateUtc="2024-11-06T17:11:00Z">
        <w:r w:rsidR="002E76E8">
          <w:t xml:space="preserve">as </w:t>
        </w:r>
      </w:ins>
      <w:ins w:id="665" w:author="Billy Mitchell" w:date="2024-11-06T12:31:00Z" w16du:dateUtc="2024-11-06T17:31:00Z">
        <w:r w:rsidR="00C11DE4">
          <w:t>the</w:t>
        </w:r>
      </w:ins>
      <w:ins w:id="666" w:author="Billy Mitchell" w:date="2024-11-06T12:11:00Z" w16du:dateUtc="2024-11-06T17:11:00Z">
        <w:r w:rsidR="002E76E8">
          <w:t xml:space="preserve"> IDE.</w:t>
        </w:r>
      </w:ins>
      <w:ins w:id="667" w:author="Billy Mitchell" w:date="2024-11-06T12:37:00Z" w16du:dateUtc="2024-11-06T17:37:00Z">
        <w:r w:rsidR="00C11DE4">
          <w:t xml:space="preserve"> For recall </w:t>
        </w:r>
      </w:ins>
      <w:ins w:id="668" w:author="Billy Mitchell" w:date="2024-11-06T20:17:00Z" w16du:dateUtc="2024-11-07T01:17:00Z">
        <w:r w:rsidR="00393207">
          <w:t xml:space="preserve">analyses, a </w:t>
        </w:r>
        <w:proofErr w:type="spellStart"/>
        <w:r w:rsidR="00393207">
          <w:t>dataframe</w:t>
        </w:r>
        <w:proofErr w:type="spellEnd"/>
        <w:r w:rsidR="00393207">
          <w:t xml:space="preserve"> containing</w:t>
        </w:r>
      </w:ins>
      <w:ins w:id="669" w:author="Billy Mitchell" w:date="2024-11-06T20:20:00Z" w16du:dateUtc="2024-11-07T01:20:00Z">
        <w:r w:rsidR="00393207">
          <w:t xml:space="preserve"> a</w:t>
        </w:r>
      </w:ins>
      <w:ins w:id="670" w:author="Billy Mitchell" w:date="2024-11-06T20:17:00Z" w16du:dateUtc="2024-11-07T01:17:00Z">
        <w:r w:rsidR="00393207">
          <w:t xml:space="preserve"> row for each </w:t>
        </w:r>
      </w:ins>
      <w:ins w:id="671" w:author="Billy Mitchell" w:date="2024-11-06T20:18:00Z" w16du:dateUtc="2024-11-07T01:18:00Z">
        <w:r w:rsidR="00393207">
          <w:t>scene and a column for each subject was constructed with a binary value in each cell denoting whether each scene was recalled</w:t>
        </w:r>
      </w:ins>
      <w:ins w:id="672" w:author="Billy Mitchell" w:date="2024-11-08T11:59:00Z" w16du:dateUtc="2024-11-08T16:59:00Z">
        <w:r w:rsidR="005E77F7">
          <w:t>. To examine recall rates</w:t>
        </w:r>
      </w:ins>
      <w:ins w:id="673" w:author="Billy Mitchell" w:date="2024-11-08T12:00:00Z" w16du:dateUtc="2024-11-08T17:00:00Z">
        <w:r w:rsidR="005E77F7">
          <w:t xml:space="preserve"> between subjects</w:t>
        </w:r>
      </w:ins>
      <w:ins w:id="674" w:author="Billy Mitchell" w:date="2024-11-08T11:59:00Z" w16du:dateUtc="2024-11-08T16:59:00Z">
        <w:r w:rsidR="005E77F7">
          <w:t xml:space="preserve"> in relation to rated and non-rated conditions, </w:t>
        </w:r>
      </w:ins>
      <w:ins w:id="675" w:author="Billy Mitchell" w:date="2024-11-08T12:00:00Z" w16du:dateUtc="2024-11-08T17:00:00Z">
        <w:r w:rsidR="005E77F7">
          <w:t xml:space="preserve">we conducted a chi-square test to evaluate whether </w:t>
        </w:r>
        <w:r w:rsidR="005E77F7" w:rsidRPr="005E77F7">
          <w:t xml:space="preserve">scenes </w:t>
        </w:r>
      </w:ins>
      <w:ins w:id="676" w:author="Billy Mitchell" w:date="2024-11-08T12:01:00Z" w16du:dateUtc="2024-11-08T17:01:00Z">
        <w:r w:rsidR="005E77F7">
          <w:t>viewed while rating were</w:t>
        </w:r>
      </w:ins>
      <w:ins w:id="677" w:author="Billy Mitchell" w:date="2024-11-08T12:00:00Z" w16du:dateUtc="2024-11-08T17:00:00Z">
        <w:r w:rsidR="005E77F7" w:rsidRPr="005E77F7">
          <w:t xml:space="preserve"> more likely to be recalled than scenes </w:t>
        </w:r>
      </w:ins>
      <w:ins w:id="678" w:author="Billy Mitchell" w:date="2024-11-08T12:01:00Z" w16du:dateUtc="2024-11-08T17:01:00Z">
        <w:r w:rsidR="005E77F7">
          <w:t>viewed while not rating. We then calculated the proportion of scenes recalled while rating and not-rati</w:t>
        </w:r>
      </w:ins>
      <w:ins w:id="679" w:author="Billy Mitchell" w:date="2024-11-08T12:02:00Z" w16du:dateUtc="2024-11-08T17:02:00Z">
        <w:r w:rsidR="005E77F7">
          <w:t xml:space="preserve">ng and conducted a paired t-test to account for individual recall variability within this </w:t>
        </w:r>
      </w:ins>
      <w:ins w:id="680" w:author="Billy Mitchell" w:date="2024-11-08T12:03:00Z" w16du:dateUtc="2024-11-08T17:03:00Z">
        <w:r w:rsidR="005E77F7">
          <w:t>relationship. Lastly</w:t>
        </w:r>
      </w:ins>
      <w:ins w:id="681" w:author="Billy Mitchell" w:date="2024-11-08T12:04:00Z" w16du:dateUtc="2024-11-08T17:04:00Z">
        <w:r w:rsidR="005E77F7">
          <w:t>,</w:t>
        </w:r>
      </w:ins>
      <w:ins w:id="682" w:author="Billy Mitchell" w:date="2024-11-08T12:03:00Z" w16du:dateUtc="2024-11-08T17:03:00Z">
        <w:r w:rsidR="005E77F7">
          <w:t xml:space="preserve"> </w:t>
        </w:r>
      </w:ins>
      <w:ins w:id="683" w:author="Billy Mitchell" w:date="2024-11-08T12:04:00Z" w16du:dateUtc="2024-11-08T17:04:00Z">
        <w:r w:rsidR="005E77F7">
          <w:t xml:space="preserve">to </w:t>
        </w:r>
      </w:ins>
      <w:ins w:id="684" w:author="Billy Mitchell" w:date="2024-11-08T12:05:00Z" w16du:dateUtc="2024-11-08T17:05:00Z">
        <w:r w:rsidR="005E77F7">
          <w:t>identify</w:t>
        </w:r>
      </w:ins>
      <w:ins w:id="685" w:author="Billy Mitchell" w:date="2024-11-08T12:04:00Z" w16du:dateUtc="2024-11-08T17:04:00Z">
        <w:r w:rsidR="005E77F7">
          <w:t xml:space="preserve"> differences in recall patterns</w:t>
        </w:r>
      </w:ins>
      <w:ins w:id="686" w:author="Billy Mitchell" w:date="2024-11-08T12:03:00Z" w16du:dateUtc="2024-11-08T17:03:00Z">
        <w:r w:rsidR="005E77F7">
          <w:t xml:space="preserve"> </w:t>
        </w:r>
      </w:ins>
      <w:ins w:id="687" w:author="Billy Mitchell" w:date="2024-11-08T12:05:00Z" w16du:dateUtc="2024-11-08T17:05:00Z">
        <w:r w:rsidR="005E77F7">
          <w:t>by rating condition, we conducted a form of representational similarity analysis (RSA) in which c</w:t>
        </w:r>
      </w:ins>
      <w:ins w:id="688" w:author="Billy Mitchell" w:date="2024-11-06T20:20:00Z" w16du:dateUtc="2024-11-07T01:20:00Z">
        <w:r w:rsidR="00393207">
          <w:t xml:space="preserve">omplete pairwise Spearman-rank correlations were calculated </w:t>
        </w:r>
      </w:ins>
      <w:ins w:id="689" w:author="Billy Mitchell" w:date="2024-11-08T11:58:00Z" w16du:dateUtc="2024-11-08T16:58:00Z">
        <w:r w:rsidR="00902099">
          <w:t>between</w:t>
        </w:r>
      </w:ins>
      <w:ins w:id="690" w:author="Billy Mitchell" w:date="2024-11-06T20:20:00Z" w16du:dateUtc="2024-11-07T01:20:00Z">
        <w:r w:rsidR="00393207">
          <w:t xml:space="preserve"> each</w:t>
        </w:r>
      </w:ins>
      <w:ins w:id="691" w:author="Billy Mitchell" w:date="2024-11-08T11:56:00Z" w16du:dateUtc="2024-11-08T16:56:00Z">
        <w:r w:rsidR="00902099">
          <w:t xml:space="preserve"> subject</w:t>
        </w:r>
      </w:ins>
      <w:ins w:id="692" w:author="Billy Mitchell" w:date="2024-11-06T20:20:00Z" w16du:dateUtc="2024-11-07T01:20:00Z">
        <w:r w:rsidR="00393207">
          <w:t xml:space="preserve"> pair</w:t>
        </w:r>
      </w:ins>
      <w:ins w:id="693" w:author="Billy Mitchell" w:date="2024-11-08T11:58:00Z" w16du:dateUtc="2024-11-08T16:58:00Z">
        <w:r w:rsidR="00902099">
          <w:t>.</w:t>
        </w:r>
      </w:ins>
      <w:ins w:id="694" w:author="Billy Mitchell" w:date="2024-11-08T12:05:00Z" w16du:dateUtc="2024-11-08T17:05:00Z">
        <w:r w:rsidR="005E77F7">
          <w:t xml:space="preserve"> This </w:t>
        </w:r>
      </w:ins>
      <w:ins w:id="695"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696" w:author="Billy Mitchell" w:date="2024-11-08T12:19:00Z" w16du:dateUtc="2024-11-08T17:19:00Z">
        <w:r w:rsidR="000C3DFB">
          <w:t>.</w:t>
        </w:r>
      </w:ins>
    </w:p>
    <w:p w14:paraId="4E2D7A8F" w14:textId="5C3B626F" w:rsidR="00BE19B1" w:rsidRDefault="000C3DFB">
      <w:pPr>
        <w:spacing w:line="240" w:lineRule="auto"/>
        <w:jc w:val="both"/>
        <w:rPr>
          <w:ins w:id="697" w:author="Billy Mitchell" w:date="2024-11-06T20:38:00Z" w16du:dateUtc="2024-11-07T01:38:00Z"/>
        </w:rPr>
      </w:pPr>
      <w:ins w:id="698" w:author="Billy Mitchell" w:date="2024-11-08T12:21:00Z" w16du:dateUtc="2024-11-08T17:21:00Z">
        <w:r>
          <w:t>We conducted permutation testing (n = 5,000 iterations) by shuffling condition labels, recalculating mean similarity differences for each iteration, and comparin</w:t>
        </w:r>
      </w:ins>
      <w:ins w:id="699" w:author="Billy Mitchell" w:date="2024-11-08T12:22:00Z" w16du:dateUtc="2024-11-08T17:22:00Z">
        <w:r>
          <w:t>g these to the observed difference in similarity between same- and different-conditioned pairs</w:t>
        </w:r>
      </w:ins>
      <w:ins w:id="700" w:author="Billy Mitchell" w:date="2024-11-08T12:21:00Z" w16du:dateUtc="2024-11-08T17:21:00Z">
        <w:r>
          <w:t>. This approach provides a non-parametric p-value, indicating whether the observed condition similarity difference is statistically significant</w:t>
        </w:r>
      </w:ins>
      <w:ins w:id="701" w:author="Billy Mitchell" w:date="2024-11-08T12:22:00Z" w16du:dateUtc="2024-11-08T17:22:00Z">
        <w:r>
          <w:t xml:space="preserve">. This same RSA technique was used to determine </w:t>
        </w:r>
      </w:ins>
      <w:ins w:id="702"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703" w:author="Billy Mitchell" w:date="2024-11-06T08:29:00Z" w16du:dateUtc="2024-11-06T13:29:00Z"/>
        </w:rPr>
      </w:pPr>
    </w:p>
    <w:p w14:paraId="1C91BE5C" w14:textId="0B167688" w:rsidR="0076279C" w:rsidDel="00DF2BA1" w:rsidRDefault="0076279C" w:rsidP="0076279C">
      <w:pPr>
        <w:spacing w:line="240" w:lineRule="auto"/>
        <w:jc w:val="both"/>
        <w:rPr>
          <w:del w:id="704" w:author="Billy Mitchell" w:date="2024-11-06T08:29:00Z" w16du:dateUtc="2024-11-06T13:29:00Z"/>
          <w:b/>
          <w:bCs/>
        </w:rPr>
      </w:pPr>
      <w:del w:id="705" w:author="Billy Mitchell" w:date="2024-11-06T08:29:00Z" w16du:dateUtc="2024-11-06T13:29:00Z">
        <w:r w:rsidRPr="00DE3DC3" w:rsidDel="00DF2BA1">
          <w:rPr>
            <w:b/>
            <w:bCs/>
            <w:highlight w:val="yellow"/>
            <w:rPrChange w:id="706"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707" w:author="Billy Mitchell" w:date="2024-11-06T08:29:00Z" w16du:dateUtc="2024-11-06T13:29:00Z"/>
          <w:b/>
        </w:rPr>
      </w:pPr>
    </w:p>
    <w:p w14:paraId="015865CA" w14:textId="77777777" w:rsidR="00DF2BA1" w:rsidRPr="00F91824" w:rsidRDefault="00DF2BA1">
      <w:pPr>
        <w:spacing w:line="240" w:lineRule="auto"/>
        <w:jc w:val="both"/>
        <w:rPr>
          <w:ins w:id="708" w:author="Billy Mitchell" w:date="2024-11-06T08:30:00Z" w16du:dateUtc="2024-11-06T13:30:00Z"/>
          <w:b/>
          <w:bCs/>
        </w:rPr>
        <w:pPrChange w:id="709"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710"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711" w:author="Billy Mitchell" w:date="2024-11-06T08:40:00Z" w16du:dateUtc="2024-11-06T13:40:00Z">
        <w:r w:rsidRPr="002947A3" w:rsidDel="00775A24">
          <w:delText>Expressive_V_Reflective</w:delText>
        </w:r>
      </w:del>
      <w:ins w:id="712"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713" w:author="Billy Mitchell" w:date="2024-10-30T09:48:00Z" w16du:dateUtc="2024-10-30T13:48:00Z"/>
          <w:b/>
          <w:bCs/>
          <w:rPrChange w:id="714" w:author="Billy Mitchell" w:date="2024-10-30T09:48:00Z" w16du:dateUtc="2024-10-30T13:48:00Z">
            <w:rPr>
              <w:del w:id="715" w:author="Billy Mitchell" w:date="2024-10-30T09:48:00Z" w16du:dateUtc="2024-10-30T13:48:00Z"/>
            </w:rPr>
          </w:rPrChange>
        </w:rPr>
      </w:pPr>
      <w:r w:rsidRPr="002947A3">
        <w:rPr>
          <w:b/>
          <w:bCs/>
        </w:rPr>
        <w:br w:type="page"/>
      </w:r>
      <w:commentRangeStart w:id="716"/>
      <w:commentRangeStart w:id="717"/>
      <w:ins w:id="718" w:author="Billy Mitchell" w:date="2024-10-30T09:48:00Z" w16du:dateUtc="2024-10-30T13:48:00Z">
        <w:r w:rsidR="00A565EC" w:rsidRPr="00A565EC">
          <w:rPr>
            <w:b/>
            <w:bCs/>
            <w:rPrChange w:id="719" w:author="Billy Mitchell" w:date="2024-10-30T09:48:00Z" w16du:dateUtc="2024-10-30T13:48:00Z">
              <w:rPr/>
            </w:rPrChange>
          </w:rPr>
          <w:lastRenderedPageBreak/>
          <w:t>Acknowledgments and Funding Sources</w:t>
        </w:r>
        <w:commentRangeEnd w:id="716"/>
        <w:r w:rsidR="00A565EC">
          <w:rPr>
            <w:rStyle w:val="CommentReference"/>
          </w:rPr>
          <w:commentReference w:id="716"/>
        </w:r>
      </w:ins>
      <w:commentRangeEnd w:id="717"/>
      <w:ins w:id="720" w:author="Billy Mitchell" w:date="2024-10-30T12:17:00Z" w16du:dateUtc="2024-10-30T16:17:00Z">
        <w:r w:rsidR="00FC36EA">
          <w:rPr>
            <w:rStyle w:val="CommentReference"/>
          </w:rPr>
          <w:commentReference w:id="717"/>
        </w:r>
      </w:ins>
    </w:p>
    <w:p w14:paraId="63E50BD6" w14:textId="77777777" w:rsidR="0076279C" w:rsidRPr="00A565EC" w:rsidRDefault="0076279C" w:rsidP="00F91824">
      <w:pPr>
        <w:spacing w:line="240" w:lineRule="auto"/>
        <w:jc w:val="both"/>
        <w:rPr>
          <w:b/>
          <w:bCs/>
          <w:rPrChange w:id="721"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722" w:author="Chelsea Helion" w:date="2024-10-23T10:53:00Z">
            <w:rPr>
              <w:rFonts w:ascii="Aptos" w:hAnsi="Aptos"/>
              <w:b/>
              <w:bCs/>
            </w:rPr>
          </w:rPrChange>
        </w:rPr>
      </w:pPr>
      <w:r w:rsidRPr="006E54B4">
        <w:rPr>
          <w:b/>
          <w:bCs/>
          <w:rPrChange w:id="723" w:author="Chelsea Helion" w:date="2024-10-23T10:53:00Z">
            <w:rPr>
              <w:rFonts w:ascii="Aptos" w:hAnsi="Aptos"/>
              <w:b/>
              <w:bCs/>
            </w:rPr>
          </w:rPrChange>
        </w:rPr>
        <w:br w:type="page"/>
      </w:r>
    </w:p>
    <w:p w14:paraId="4588B4A5" w14:textId="59B095E0" w:rsidR="00A565EC" w:rsidRDefault="00A565EC" w:rsidP="004F2335">
      <w:pPr>
        <w:pStyle w:val="Bibliography"/>
        <w:rPr>
          <w:ins w:id="724" w:author="Billy Mitchell" w:date="2024-10-30T09:48:00Z" w16du:dateUtc="2024-10-30T13:48:00Z"/>
          <w:b/>
          <w:bCs/>
        </w:rPr>
      </w:pPr>
      <w:commentRangeStart w:id="725"/>
      <w:ins w:id="726" w:author="Billy Mitchell" w:date="2024-10-30T09:48:00Z" w16du:dateUtc="2024-10-30T13:48:00Z">
        <w:r>
          <w:rPr>
            <w:b/>
            <w:bCs/>
          </w:rPr>
          <w:lastRenderedPageBreak/>
          <w:t>References</w:t>
        </w:r>
      </w:ins>
      <w:commentRangeEnd w:id="725"/>
      <w:ins w:id="727" w:author="Billy Mitchell" w:date="2024-10-30T12:16:00Z" w16du:dateUtc="2024-10-30T16:16:00Z">
        <w:r w:rsidR="00FC36EA">
          <w:rPr>
            <w:rStyle w:val="CommentReference"/>
          </w:rPr>
          <w:commentReference w:id="725"/>
        </w:r>
      </w:ins>
    </w:p>
    <w:p w14:paraId="260FA827" w14:textId="77777777" w:rsidR="003A3485" w:rsidRDefault="00364897" w:rsidP="003A3485">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3A3485">
        <w:t>1.</w:t>
      </w:r>
      <w:r w:rsidR="003A3485">
        <w:tab/>
        <w:t xml:space="preserve">Saarimäki, H. Naturalistic Stimuli in Affective Neuroimaging: A Review. </w:t>
      </w:r>
      <w:r w:rsidR="003A3485">
        <w:rPr>
          <w:i/>
          <w:iCs/>
        </w:rPr>
        <w:t>Front. Hum. Neurosci.</w:t>
      </w:r>
      <w:r w:rsidR="003A3485">
        <w:t xml:space="preserve"> </w:t>
      </w:r>
      <w:r w:rsidR="003A3485">
        <w:rPr>
          <w:b/>
          <w:bCs/>
        </w:rPr>
        <w:t>15</w:t>
      </w:r>
      <w:r w:rsidR="003A3485">
        <w:t>, 675068 (2021).</w:t>
      </w:r>
    </w:p>
    <w:p w14:paraId="41B2B06B" w14:textId="77777777" w:rsidR="003A3485" w:rsidRDefault="003A3485" w:rsidP="003A3485">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7F26C0F3" w14:textId="10998051" w:rsidR="003A3485" w:rsidRDefault="003A3485" w:rsidP="003A3485">
      <w:pPr>
        <w:pStyle w:val="Bibliography"/>
      </w:pPr>
      <w:r>
        <w:t>3.</w:t>
      </w:r>
      <w:r>
        <w:tab/>
        <w:t>Ruef, A. M. &amp; Levenson, R. W. Continuous Measurement of Emotion:</w:t>
      </w:r>
      <w:ins w:id="728" w:author="Billy Mitchell" w:date="2024-11-08T13:59:00Z" w16du:dateUtc="2024-11-08T18:59:00Z">
        <w:r>
          <w:t xml:space="preserve"> </w:t>
        </w:r>
      </w:ins>
      <w:r>
        <w:t xml:space="preserve">The Affect Rating Dial. in </w:t>
      </w:r>
      <w:r>
        <w:rPr>
          <w:i/>
          <w:iCs/>
        </w:rPr>
        <w:t>Handbook of Emotion Elicitation and Assessment</w:t>
      </w:r>
      <w:r>
        <w:t xml:space="preserve"> (eds. Coan, J. A. &amp; Allen, J. J. B.) 286–297 (Oxford University PressNew York, NY, 2007). doi:10.1093/oso/9780195169157.003.0018.</w:t>
      </w:r>
    </w:p>
    <w:p w14:paraId="0CC52071" w14:textId="77777777" w:rsidR="003A3485" w:rsidRDefault="003A3485" w:rsidP="003A3485">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017A53C4" w14:textId="77777777" w:rsidR="003A3485" w:rsidRDefault="003A3485" w:rsidP="003A3485">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4CEC28F8" w14:textId="77777777" w:rsidR="003A3485" w:rsidRDefault="003A3485" w:rsidP="003A3485">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1AEC96BA" w14:textId="77777777" w:rsidR="003A3485" w:rsidRDefault="003A3485" w:rsidP="003A3485">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015F1A57" w14:textId="77777777" w:rsidR="003A3485" w:rsidRDefault="003A3485" w:rsidP="003A3485">
      <w:pPr>
        <w:pStyle w:val="Bibliography"/>
      </w:pPr>
      <w:r>
        <w:t>8.</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38823AFF" w14:textId="77777777" w:rsidR="003A3485" w:rsidRDefault="003A3485" w:rsidP="003A3485">
      <w:pPr>
        <w:pStyle w:val="Bibliography"/>
      </w:pPr>
      <w:r>
        <w:t>9.</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771E15BC" w14:textId="77777777" w:rsidR="003A3485" w:rsidRDefault="003A3485" w:rsidP="003A3485">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5834D571" w14:textId="77777777" w:rsidR="003A3485" w:rsidRDefault="003A3485" w:rsidP="003A3485">
      <w:pPr>
        <w:pStyle w:val="Bibliography"/>
      </w:pPr>
      <w:r>
        <w:t>11.</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7DED2B89" w14:textId="77777777" w:rsidR="003A3485" w:rsidRDefault="003A3485" w:rsidP="003A3485">
      <w:pPr>
        <w:pStyle w:val="Bibliography"/>
      </w:pPr>
      <w:r>
        <w:t>12.</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0EAC1EA8" w14:textId="77777777" w:rsidR="003A3485" w:rsidRDefault="003A3485" w:rsidP="003A3485">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7C20DE7B" w14:textId="77777777" w:rsidR="003A3485" w:rsidRDefault="003A3485" w:rsidP="003A3485">
      <w:pPr>
        <w:pStyle w:val="Bibliography"/>
      </w:pPr>
      <w:r>
        <w:t>14.</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14041184" w14:textId="77777777" w:rsidR="003A3485" w:rsidRDefault="003A3485" w:rsidP="003A3485">
      <w:pPr>
        <w:pStyle w:val="Bibliography"/>
      </w:pPr>
      <w:r>
        <w:t>15.</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7B20C01A" w14:textId="77777777" w:rsidR="003A3485" w:rsidRDefault="003A3485" w:rsidP="003A3485">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3276ACC4" w14:textId="77777777" w:rsidR="003A3485" w:rsidRDefault="003A3485" w:rsidP="003A3485">
      <w:pPr>
        <w:pStyle w:val="Bibliography"/>
      </w:pPr>
      <w:r>
        <w:t>17.</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0DCEB6D8" w14:textId="77777777" w:rsidR="003A3485" w:rsidRDefault="003A3485" w:rsidP="003A3485">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E493590" w14:textId="77777777" w:rsidR="003A3485" w:rsidRDefault="003A3485" w:rsidP="003A3485">
      <w:pPr>
        <w:pStyle w:val="Bibliography"/>
      </w:pPr>
      <w:r>
        <w:t>19.</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6998BEE2" w14:textId="77777777" w:rsidR="003A3485" w:rsidRDefault="003A3485" w:rsidP="003A3485">
      <w:pPr>
        <w:pStyle w:val="Bibliography"/>
      </w:pPr>
      <w:r>
        <w:t>20.</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23DFE1AF" w14:textId="77777777" w:rsidR="003A3485" w:rsidRDefault="003A3485" w:rsidP="003A3485">
      <w:pPr>
        <w:pStyle w:val="Bibliography"/>
      </w:pPr>
      <w:r>
        <w:lastRenderedPageBreak/>
        <w:t>21.</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5EE1BA88" w14:textId="77777777" w:rsidR="003A3485" w:rsidRDefault="003A3485" w:rsidP="003A3485">
      <w:pPr>
        <w:pStyle w:val="Bibliography"/>
      </w:pPr>
      <w:r>
        <w:t>22.</w:t>
      </w:r>
      <w:r>
        <w:tab/>
        <w:t xml:space="preserve">Posner, M. I. &amp; Petersen, S. E. The Attention System of the Human Brain. </w:t>
      </w:r>
      <w:r>
        <w:rPr>
          <w:i/>
          <w:iCs/>
        </w:rPr>
        <w:t>Annu. Rev. Neurosci.</w:t>
      </w:r>
      <w:r>
        <w:t xml:space="preserve"> </w:t>
      </w:r>
      <w:r>
        <w:rPr>
          <w:b/>
          <w:bCs/>
        </w:rPr>
        <w:t>13</w:t>
      </w:r>
      <w:r>
        <w:t>, 25–42 (1990).</w:t>
      </w:r>
    </w:p>
    <w:p w14:paraId="14BDE9F2" w14:textId="77777777" w:rsidR="003A3485" w:rsidRDefault="003A3485" w:rsidP="003A3485">
      <w:pPr>
        <w:pStyle w:val="Bibliography"/>
      </w:pPr>
      <w:r>
        <w:t>23.</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54C4AA07" w14:textId="77777777" w:rsidR="003A3485" w:rsidRDefault="003A3485" w:rsidP="003A3485">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7BBA277" w14:textId="77777777" w:rsidR="003A3485" w:rsidRDefault="003A3485" w:rsidP="003A3485">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1454737E" w14:textId="77777777" w:rsidR="003A3485" w:rsidRDefault="003A3485" w:rsidP="003A3485">
      <w:pPr>
        <w:pStyle w:val="Bibliography"/>
      </w:pPr>
      <w:r>
        <w:t>26.</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06DF6E76" w14:textId="77777777" w:rsidR="003A3485" w:rsidRDefault="003A3485" w:rsidP="003A3485">
      <w:pPr>
        <w:pStyle w:val="Bibliography"/>
      </w:pPr>
      <w:r>
        <w:t>27.</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449D557F" w14:textId="77777777" w:rsidR="003A3485" w:rsidRDefault="003A3485" w:rsidP="003A3485">
      <w:pPr>
        <w:pStyle w:val="Bibliography"/>
      </w:pPr>
      <w:r>
        <w:t>28.</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62E5BE8E" w14:textId="77777777" w:rsidR="003A3485" w:rsidRDefault="003A3485" w:rsidP="003A3485">
      <w:pPr>
        <w:pStyle w:val="Bibliography"/>
      </w:pPr>
      <w:r>
        <w:t>29.</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22CC2A20" w14:textId="77777777" w:rsidR="003A3485" w:rsidRDefault="003A3485" w:rsidP="003A3485">
      <w:pPr>
        <w:pStyle w:val="Bibliography"/>
      </w:pPr>
      <w:r>
        <w:t>30.</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0D78CD9E" w14:textId="77777777" w:rsidR="003A3485" w:rsidRDefault="003A3485" w:rsidP="003A3485">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6E74DE84" w14:textId="77777777" w:rsidR="003A3485" w:rsidRDefault="003A3485" w:rsidP="003A3485">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14897008" w14:textId="77777777" w:rsidR="003A3485" w:rsidRDefault="003A3485" w:rsidP="003A3485">
      <w:pPr>
        <w:pStyle w:val="Bibliography"/>
      </w:pPr>
      <w:r>
        <w:lastRenderedPageBreak/>
        <w:t>33.</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779BA2F8" w14:textId="77777777" w:rsidR="003A3485" w:rsidRDefault="003A3485" w:rsidP="003A3485">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28C7E98C" w14:textId="77777777" w:rsidR="003A3485" w:rsidRDefault="003A3485" w:rsidP="003A3485">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1857779A" w14:textId="77777777" w:rsidR="003A3485" w:rsidRDefault="003A3485" w:rsidP="003A3485">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6E941D51" w14:textId="77777777" w:rsidR="003A3485" w:rsidRDefault="003A3485" w:rsidP="003A3485">
      <w:pPr>
        <w:pStyle w:val="Bibliography"/>
      </w:pPr>
      <w:r>
        <w:t>37.</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4335AC7A" w14:textId="77777777" w:rsidR="003A3485" w:rsidRDefault="003A3485" w:rsidP="003A3485">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7D26AE7E" w14:textId="77777777" w:rsidR="003A3485" w:rsidRDefault="003A3485" w:rsidP="003A3485">
      <w:pPr>
        <w:pStyle w:val="Bibliography"/>
      </w:pPr>
      <w:r>
        <w:t>39.</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5001005F" w14:textId="77777777" w:rsidR="003A3485" w:rsidRDefault="003A3485" w:rsidP="003A3485">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51782C3B" w14:textId="77777777" w:rsidR="003A3485" w:rsidRDefault="003A3485" w:rsidP="003A3485">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0A45A69C" w14:textId="77777777" w:rsidR="003A3485" w:rsidRDefault="003A3485" w:rsidP="003A3485">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2D15539D" w14:textId="77777777" w:rsidR="003A3485" w:rsidRDefault="003A3485" w:rsidP="003A3485">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131–199 (Elsevier Academic Press, San Diego,  CA,  US, 2017). doi:10.1016/bs.aesp.2017.03.001.</w:t>
      </w:r>
    </w:p>
    <w:p w14:paraId="26357691" w14:textId="77777777" w:rsidR="003A3485" w:rsidRDefault="003A3485" w:rsidP="003A3485">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6C126BEB" w14:textId="77777777" w:rsidR="003A3485" w:rsidRDefault="003A3485" w:rsidP="003A3485">
      <w:pPr>
        <w:pStyle w:val="Bibliography"/>
      </w:pPr>
      <w:r>
        <w:t>45.</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19C30F02" w14:textId="77777777" w:rsidR="003A3485" w:rsidRDefault="003A3485" w:rsidP="003A3485">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6B238449" w14:textId="77777777" w:rsidR="003A3485" w:rsidRDefault="003A3485" w:rsidP="003A3485">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4C96C613" w14:textId="77777777" w:rsidR="003A3485" w:rsidRDefault="003A3485" w:rsidP="003A3485">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4F39B3EC" w14:textId="77777777" w:rsidR="003A3485" w:rsidRDefault="003A3485" w:rsidP="003A3485">
      <w:pPr>
        <w:pStyle w:val="Bibliography"/>
      </w:pPr>
      <w:r>
        <w:t>49.</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73B84996" w14:textId="77777777" w:rsidR="003A3485" w:rsidRDefault="003A3485" w:rsidP="003A3485">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7FEBEC0F" w14:textId="77777777" w:rsidR="003A3485" w:rsidRDefault="003A3485" w:rsidP="003A3485">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18CC034C" w14:textId="77777777" w:rsidR="003A3485" w:rsidRDefault="003A3485" w:rsidP="003A3485">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65A73A39" w14:textId="77777777" w:rsidR="003A3485" w:rsidRDefault="003A3485" w:rsidP="003A3485">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5B717EB6" w14:textId="77777777" w:rsidR="003A3485" w:rsidRDefault="003A3485" w:rsidP="003A3485">
      <w:pPr>
        <w:pStyle w:val="Bibliography"/>
      </w:pPr>
      <w:r>
        <w:t>54.</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2C16FC70" w14:textId="77777777" w:rsidR="003A3485" w:rsidRDefault="003A3485" w:rsidP="003A3485">
      <w:pPr>
        <w:pStyle w:val="Bibliography"/>
      </w:pPr>
      <w:r>
        <w:t>55.</w:t>
      </w:r>
      <w:r>
        <w:tab/>
        <w:t xml:space="preserve">FeldmanHall, O. &amp; Shenhav, A. Resolving uncertainty in a social world. </w:t>
      </w:r>
      <w:r>
        <w:rPr>
          <w:i/>
          <w:iCs/>
        </w:rPr>
        <w:t>Nat Hum Behav</w:t>
      </w:r>
      <w:r>
        <w:t xml:space="preserve"> </w:t>
      </w:r>
      <w:r>
        <w:rPr>
          <w:b/>
          <w:bCs/>
        </w:rPr>
        <w:t>3</w:t>
      </w:r>
      <w:r>
        <w:t>, 426–435 (2019).</w:t>
      </w:r>
    </w:p>
    <w:p w14:paraId="08DF12E2" w14:textId="77777777" w:rsidR="003A3485" w:rsidRDefault="003A3485" w:rsidP="003A3485">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70E4126F" w14:textId="77777777" w:rsidR="003A3485" w:rsidRDefault="003A3485" w:rsidP="003A3485">
      <w:pPr>
        <w:pStyle w:val="Bibliography"/>
      </w:pPr>
      <w:r>
        <w:t>57.</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78A41E36" w14:textId="77777777" w:rsidR="003A3485" w:rsidRDefault="003A3485" w:rsidP="003A3485">
      <w:pPr>
        <w:pStyle w:val="Bibliography"/>
      </w:pPr>
      <w:r>
        <w:t>58.</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4B28016A" w14:textId="77777777" w:rsidR="003A3485" w:rsidRDefault="003A3485" w:rsidP="003A3485">
      <w:pPr>
        <w:pStyle w:val="Bibliography"/>
      </w:pPr>
      <w:r>
        <w:t>59.</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58CB2CD4" w14:textId="77777777" w:rsidR="003A3485" w:rsidRDefault="003A3485" w:rsidP="003A3485">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05839B62" w14:textId="77777777" w:rsidR="003A3485" w:rsidRDefault="003A3485" w:rsidP="003A3485">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4ECB454" w14:textId="77777777" w:rsidR="003A3485" w:rsidRDefault="003A3485" w:rsidP="003A3485">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27CEB70F" w14:textId="77777777" w:rsidR="003A3485" w:rsidRDefault="003A3485" w:rsidP="003A3485">
      <w:pPr>
        <w:pStyle w:val="Bibliography"/>
      </w:pPr>
      <w:r>
        <w:t>63.</w:t>
      </w:r>
      <w:r>
        <w:tab/>
        <w:t>van Rossum, G. Python tutorial. (1995).</w:t>
      </w:r>
    </w:p>
    <w:p w14:paraId="40518B4C" w14:textId="77777777" w:rsidR="003A3485" w:rsidRDefault="003A3485" w:rsidP="003A3485">
      <w:pPr>
        <w:pStyle w:val="Bibliography"/>
      </w:pPr>
      <w:r>
        <w:t>64.</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1359BC14" w14:textId="77777777" w:rsidR="003A3485" w:rsidRDefault="003A3485" w:rsidP="003A3485">
      <w:pPr>
        <w:pStyle w:val="Bibliography"/>
      </w:pPr>
      <w:r>
        <w:t>65.</w:t>
      </w:r>
      <w:r>
        <w:tab/>
        <w:t xml:space="preserve">Halchenko, Y. </w:t>
      </w:r>
      <w:r>
        <w:rPr>
          <w:i/>
          <w:iCs/>
        </w:rPr>
        <w:t>et al.</w:t>
      </w:r>
      <w:r>
        <w:t xml:space="preserve"> nipy/heudiconv: Zenodo https://doi.org/10.5281/zenodo.5557588 (2021).</w:t>
      </w:r>
    </w:p>
    <w:p w14:paraId="7490FA18" w14:textId="77777777" w:rsidR="003A3485" w:rsidRDefault="003A3485" w:rsidP="003A3485">
      <w:pPr>
        <w:pStyle w:val="Bibliography"/>
      </w:pPr>
      <w:r>
        <w:t>66.</w:t>
      </w:r>
      <w:r>
        <w:tab/>
        <w:t xml:space="preserve">Esteban, O. </w:t>
      </w:r>
      <w:r>
        <w:rPr>
          <w:i/>
          <w:iCs/>
        </w:rPr>
        <w:t>et al.</w:t>
      </w:r>
      <w:r>
        <w:t xml:space="preserve"> Poldracklab/Fmriprep: 1.0.0-Rc5. Zenodo https://doi.org/10.5281/ZENODO.996169 (2017).</w:t>
      </w:r>
    </w:p>
    <w:p w14:paraId="78D758B6" w14:textId="77777777" w:rsidR="003A3485" w:rsidRDefault="003A3485" w:rsidP="003A3485">
      <w:pPr>
        <w:pStyle w:val="Bibliography"/>
      </w:pPr>
      <w:r>
        <w:t>67.</w:t>
      </w:r>
      <w:r>
        <w:tab/>
        <w:t xml:space="preserve">Jenkinson, M., Beckmann, C. F., Behrens, T. E. J., Woolrich, M. W. &amp; Smith, S. M. FSL. </w:t>
      </w:r>
      <w:r>
        <w:rPr>
          <w:i/>
          <w:iCs/>
        </w:rPr>
        <w:t>NeuroImage</w:t>
      </w:r>
      <w:r>
        <w:t xml:space="preserve"> </w:t>
      </w:r>
      <w:r>
        <w:rPr>
          <w:b/>
          <w:bCs/>
        </w:rPr>
        <w:t>62</w:t>
      </w:r>
      <w:r>
        <w:t>, 782–790 (2012).</w:t>
      </w:r>
    </w:p>
    <w:p w14:paraId="787330D4" w14:textId="77777777" w:rsidR="003A3485" w:rsidRDefault="003A3485" w:rsidP="003A3485">
      <w:pPr>
        <w:pStyle w:val="Bibliography"/>
      </w:pPr>
      <w:r>
        <w:lastRenderedPageBreak/>
        <w:t>68.</w:t>
      </w:r>
      <w:r>
        <w:tab/>
        <w:t>Chang, L., Eshin Jolly, Cheong, J. H., Burnashev, A. &amp; Chen, A. cosanlab/nltools: 0.3.11. Zenodo https://doi.org/10.5281/ZENODO.2229813 (2018).</w:t>
      </w:r>
    </w:p>
    <w:p w14:paraId="762538D0" w14:textId="77777777" w:rsidR="003A3485" w:rsidRDefault="003A3485" w:rsidP="003A3485">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0D0170E3" w14:textId="77777777" w:rsidR="003A3485" w:rsidRDefault="003A3485" w:rsidP="003A3485">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0B54688B" w14:textId="77777777" w:rsidR="003A3485" w:rsidRDefault="003A3485" w:rsidP="003A3485">
      <w:pPr>
        <w:pStyle w:val="Bibliography"/>
      </w:pPr>
      <w:r>
        <w:t>71.</w:t>
      </w:r>
      <w:r>
        <w:tab/>
      </w:r>
      <w:r>
        <w:rPr>
          <w:i/>
          <w:iCs/>
        </w:rPr>
        <w:t>How to Use FEAT While Skipping Registration</w:t>
      </w:r>
      <w:r>
        <w:t>. (Youtube, 2017).</w:t>
      </w:r>
    </w:p>
    <w:p w14:paraId="403B5930" w14:textId="77777777" w:rsidR="003A3485" w:rsidRDefault="003A3485" w:rsidP="003A3485">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3FD96539" w14:textId="77777777" w:rsidR="003A3485" w:rsidRDefault="003A3485" w:rsidP="003A3485">
      <w:pPr>
        <w:pStyle w:val="Bibliography"/>
      </w:pPr>
      <w:r>
        <w:t>73.</w:t>
      </w:r>
      <w:r>
        <w:tab/>
        <w:t xml:space="preserve">Power, J. D., Schlaggar, B. L. &amp; Petersen, S. E. Studying Brain Organization via Spontaneous fMRI Signal. </w:t>
      </w:r>
      <w:r>
        <w:rPr>
          <w:i/>
          <w:iCs/>
        </w:rPr>
        <w:t>Neuron</w:t>
      </w:r>
      <w:r>
        <w:t xml:space="preserve"> </w:t>
      </w:r>
      <w:r>
        <w:rPr>
          <w:b/>
          <w:bCs/>
        </w:rPr>
        <w:t>84</w:t>
      </w:r>
      <w:r>
        <w:t>, 681–696 (2014).</w:t>
      </w:r>
    </w:p>
    <w:p w14:paraId="120D0CEF" w14:textId="77777777" w:rsidR="003A3485" w:rsidRDefault="003A3485" w:rsidP="003A3485">
      <w:pPr>
        <w:pStyle w:val="Bibliography"/>
      </w:pPr>
      <w:r>
        <w:t>74.</w:t>
      </w:r>
      <w:r>
        <w:tab/>
        <w:t>Bradski, G. The OpenCV Library. (2000).</w:t>
      </w:r>
    </w:p>
    <w:p w14:paraId="19B5DC68" w14:textId="77777777" w:rsidR="003A3485" w:rsidRDefault="003A3485" w:rsidP="003A3485">
      <w:pPr>
        <w:pStyle w:val="Bibliography"/>
      </w:pPr>
      <w:r>
        <w:t>75.</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70D5425E" w14:textId="77777777" w:rsidR="003A3485" w:rsidRDefault="003A3485" w:rsidP="003A3485">
      <w:pPr>
        <w:pStyle w:val="Bibliography"/>
      </w:pPr>
      <w:r>
        <w:t>76.</w:t>
      </w:r>
      <w:r>
        <w:tab/>
        <w:t>OpenAI. Whisper. (2023).</w:t>
      </w:r>
    </w:p>
    <w:p w14:paraId="40600004" w14:textId="77777777" w:rsidR="003A3485" w:rsidRDefault="003A3485" w:rsidP="003A3485">
      <w:pPr>
        <w:pStyle w:val="Bibliography"/>
      </w:pPr>
      <w:r>
        <w:t>77.</w:t>
      </w:r>
      <w:r>
        <w:tab/>
        <w:t>Ageitgey, A. face-recognition. (2023).</w:t>
      </w:r>
    </w:p>
    <w:p w14:paraId="3DED7AA3" w14:textId="77777777" w:rsidR="003A3485" w:rsidRDefault="003A3485" w:rsidP="003A3485">
      <w:pPr>
        <w:pStyle w:val="Bibliography"/>
      </w:pPr>
      <w:r>
        <w:t>78.</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5A86893E" w14:textId="77777777" w:rsidR="003A3485" w:rsidRDefault="003A3485" w:rsidP="003A3485">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764BFB0B" w14:textId="77777777" w:rsidR="003A3485" w:rsidRDefault="003A3485" w:rsidP="003A3485">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5BEAC7EF" w14:textId="77777777" w:rsidR="003A3485" w:rsidRDefault="003A3485" w:rsidP="003A3485">
      <w:pPr>
        <w:pStyle w:val="Bibliography"/>
      </w:pPr>
      <w:r>
        <w:lastRenderedPageBreak/>
        <w:t>81.</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59050E3D" w14:textId="77777777" w:rsidR="003A3485" w:rsidRDefault="003A3485" w:rsidP="003A3485">
      <w:pPr>
        <w:pStyle w:val="Bibliography"/>
      </w:pPr>
      <w:r>
        <w:t>82.</w:t>
      </w:r>
      <w:r>
        <w:tab/>
        <w:t>R Core Team. R: A language and environment for statistical computing. R  Foundation for Statistical Computing (2022).</w:t>
      </w:r>
    </w:p>
    <w:p w14:paraId="028A007E" w14:textId="4A259D7D" w:rsidR="00AF6336" w:rsidRDefault="00364897">
      <w:pPr>
        <w:spacing w:line="240" w:lineRule="auto"/>
        <w:rPr>
          <w:ins w:id="729" w:author="Billy Mitchell" w:date="2024-10-30T09:48:00Z" w16du:dateUtc="2024-10-30T13:48:00Z"/>
          <w:b/>
          <w:bCs/>
        </w:rPr>
        <w:pPrChange w:id="730" w:author="Billy Mitchell" w:date="2024-11-08T11:50:00Z" w16du:dateUtc="2024-11-08T16:50:00Z">
          <w:pPr/>
        </w:pPrChange>
      </w:pPr>
      <w:r w:rsidRPr="00902099">
        <w:rPr>
          <w:b/>
          <w:bCs/>
        </w:rPr>
        <w:fldChar w:fldCharType="end"/>
      </w:r>
    </w:p>
    <w:p w14:paraId="3B158739" w14:textId="77777777" w:rsidR="00662B7D" w:rsidRDefault="00662B7D">
      <w:pPr>
        <w:rPr>
          <w:ins w:id="731" w:author="Billy Mitchell" w:date="2024-11-05T19:01:00Z" w16du:dateUtc="2024-11-06T00:01:00Z"/>
          <w:b/>
          <w:bCs/>
        </w:rPr>
      </w:pPr>
      <w:ins w:id="732" w:author="Billy Mitchell" w:date="2024-11-05T19:01:00Z" w16du:dateUtc="2024-11-06T00:01:00Z">
        <w:r>
          <w:rPr>
            <w:b/>
            <w:bCs/>
          </w:rPr>
          <w:br w:type="page"/>
        </w:r>
      </w:ins>
    </w:p>
    <w:p w14:paraId="42283588" w14:textId="6C7E0F15" w:rsidR="00432112" w:rsidRPr="00662B7D" w:rsidRDefault="00A565EC">
      <w:pPr>
        <w:rPr>
          <w:ins w:id="733" w:author="Billy Mitchell" w:date="2024-10-31T14:57:00Z" w16du:dateUtc="2024-10-31T18:57:00Z"/>
          <w:b/>
          <w:bCs/>
          <w:rPrChange w:id="734" w:author="Billy Mitchell" w:date="2024-11-05T19:01:00Z" w16du:dateUtc="2024-11-06T00:01:00Z">
            <w:rPr>
              <w:ins w:id="735" w:author="Billy Mitchell" w:date="2024-10-31T14:57:00Z" w16du:dateUtc="2024-10-31T18:57:00Z"/>
            </w:rPr>
          </w:rPrChange>
        </w:rPr>
        <w:pPrChange w:id="736" w:author="Billy Mitchell" w:date="2024-11-05T19:01:00Z" w16du:dateUtc="2024-11-06T00:01:00Z">
          <w:pPr>
            <w:tabs>
              <w:tab w:val="left" w:pos="2517"/>
            </w:tabs>
          </w:pPr>
        </w:pPrChange>
      </w:pPr>
      <w:commentRangeStart w:id="737"/>
      <w:ins w:id="738" w:author="Billy Mitchell" w:date="2024-10-30T09:48:00Z" w16du:dateUtc="2024-10-30T13:48:00Z">
        <w:r>
          <w:rPr>
            <w:b/>
            <w:bCs/>
          </w:rPr>
          <w:lastRenderedPageBreak/>
          <w:t>Figure Legends</w:t>
        </w:r>
      </w:ins>
      <w:commentRangeEnd w:id="737"/>
      <w:ins w:id="739" w:author="Billy Mitchell" w:date="2024-10-30T12:16:00Z" w16du:dateUtc="2024-10-30T16:16:00Z">
        <w:r w:rsidR="00FC36EA">
          <w:rPr>
            <w:rStyle w:val="CommentReference"/>
          </w:rPr>
          <w:commentReference w:id="737"/>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740"/>
      <w:commentRangeEnd w:id="740"/>
      <w:r>
        <w:rPr>
          <w:rStyle w:val="CommentReference"/>
        </w:rPr>
        <w:commentReference w:id="740"/>
      </w:r>
    </w:p>
    <w:p w14:paraId="169EA105" w14:textId="77777777" w:rsidR="00432112" w:rsidRPr="00262C6C" w:rsidRDefault="00432112" w:rsidP="00432112">
      <w:pPr>
        <w:spacing w:line="240" w:lineRule="auto"/>
        <w:jc w:val="both"/>
      </w:pPr>
      <w:commentRangeStart w:id="741"/>
      <w:r w:rsidRPr="00432112">
        <w:t>Figure 1. Conceptual overview.</w:t>
      </w:r>
      <w:commentRangeEnd w:id="741"/>
      <w:r w:rsidRPr="006E54B4">
        <w:rPr>
          <w:rStyle w:val="CommentReference"/>
        </w:rPr>
        <w:commentReference w:id="741"/>
      </w:r>
    </w:p>
    <w:p w14:paraId="03AF66A4" w14:textId="77777777" w:rsidR="00432112" w:rsidRDefault="00432112">
      <w:pPr>
        <w:tabs>
          <w:tab w:val="left" w:pos="2517"/>
        </w:tabs>
        <w:rPr>
          <w:ins w:id="742" w:author="Billy Mitchell" w:date="2024-11-05T19:01:00Z" w16du:dateUtc="2024-11-06T00:01:00Z"/>
        </w:rPr>
      </w:pPr>
    </w:p>
    <w:p w14:paraId="28F09B35" w14:textId="77777777" w:rsidR="00662B7D" w:rsidRPr="00AA3B3C" w:rsidRDefault="00662B7D" w:rsidP="00662B7D">
      <w:pPr>
        <w:spacing w:line="240" w:lineRule="auto"/>
        <w:jc w:val="both"/>
        <w:rPr>
          <w:moveTo w:id="743" w:author="Billy Mitchell" w:date="2024-11-05T19:01:00Z" w16du:dateUtc="2024-11-06T00:01:00Z"/>
        </w:rPr>
      </w:pPr>
      <w:moveToRangeStart w:id="744" w:author="Billy Mitchell" w:date="2024-11-05T19:01:00Z" w:name="move181725684"/>
      <w:commentRangeStart w:id="745"/>
      <w:moveTo w:id="746"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745"/>
        <w:r>
          <w:rPr>
            <w:rStyle w:val="CommentReference"/>
          </w:rPr>
          <w:commentReference w:id="745"/>
        </w:r>
      </w:moveTo>
    </w:p>
    <w:p w14:paraId="317F154C" w14:textId="77777777" w:rsidR="00662B7D" w:rsidRDefault="00662B7D" w:rsidP="00662B7D">
      <w:pPr>
        <w:spacing w:line="240" w:lineRule="auto"/>
        <w:jc w:val="both"/>
        <w:rPr>
          <w:ins w:id="747" w:author="Billy Mitchell" w:date="2024-11-05T21:22:00Z" w16du:dateUtc="2024-11-06T02:22:00Z"/>
        </w:rPr>
      </w:pPr>
      <w:moveTo w:id="748"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749" w:author="Billy Mitchell" w:date="2024-11-05T19:01:00Z" w16du:dateUtc="2024-11-06T00:01:00Z"/>
        </w:rPr>
      </w:pPr>
      <w:ins w:id="750" w:author="Billy Mitchell" w:date="2024-11-05T21:22:00Z" w16du:dateUtc="2024-11-06T02:22:00Z">
        <w:r>
          <w:lastRenderedPageBreak/>
          <w:t>(ADD IN CHARACTER AND RECALL ASSESSMENT FIGURES)</w:t>
        </w:r>
      </w:ins>
    </w:p>
    <w:moveToRangeEnd w:id="744"/>
    <w:p w14:paraId="2DD20CEF" w14:textId="77777777" w:rsidR="00E82062" w:rsidRPr="00AA3B3C" w:rsidRDefault="00E82062" w:rsidP="00E82062">
      <w:pPr>
        <w:spacing w:line="240" w:lineRule="auto"/>
        <w:ind w:firstLine="720"/>
        <w:jc w:val="both"/>
        <w:rPr>
          <w:ins w:id="751" w:author="Billy Mitchell" w:date="2024-11-05T19:10:00Z" w16du:dateUtc="2024-11-06T00:10:00Z"/>
        </w:rPr>
      </w:pPr>
      <w:ins w:id="752"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753" w:author="Billy Mitchell" w:date="2024-11-05T19:10:00Z" w16du:dateUtc="2024-11-06T00:10:00Z"/>
        </w:rPr>
      </w:pPr>
      <w:ins w:id="754"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755" w:author="Billy Mitchell" w:date="2024-11-05T19:10:00Z" w16du:dateUtc="2024-11-06T00:10:00Z"/>
        </w:rPr>
      </w:pPr>
      <w:ins w:id="756" w:author="Billy Mitchell" w:date="2024-11-05T19:10:00Z" w16du:dateUtc="2024-11-06T00:10:00Z">
        <w:r w:rsidRPr="00AA3B3C">
          <w:t>Figure 4. Expressive versus reflective rating.</w:t>
        </w:r>
      </w:ins>
    </w:p>
    <w:p w14:paraId="130296A1" w14:textId="77777777" w:rsidR="00E82062" w:rsidRDefault="00E82062" w:rsidP="00E82062">
      <w:pPr>
        <w:rPr>
          <w:ins w:id="757" w:author="Billy Mitchell" w:date="2024-11-05T19:11:00Z" w16du:dateUtc="2024-11-06T00:11:00Z"/>
        </w:rPr>
      </w:pPr>
      <w:ins w:id="758"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759" w:author="Billy Mitchell" w:date="2024-11-05T19:11:00Z" w16du:dateUtc="2024-11-06T00:11:00Z"/>
          <w:bCs/>
        </w:rPr>
      </w:pPr>
    </w:p>
    <w:p w14:paraId="30454FE9" w14:textId="77777777" w:rsidR="00E82062" w:rsidRPr="00AA3B3C" w:rsidRDefault="00E82062" w:rsidP="00E82062">
      <w:pPr>
        <w:spacing w:line="240" w:lineRule="auto"/>
        <w:jc w:val="both"/>
        <w:rPr>
          <w:ins w:id="760" w:author="Billy Mitchell" w:date="2024-11-05T19:11:00Z" w16du:dateUtc="2024-11-06T00:11:00Z"/>
          <w:bCs/>
        </w:rPr>
      </w:pPr>
      <w:ins w:id="761" w:author="Billy Mitchell" w:date="2024-11-05T19:11:00Z" w16du:dateUtc="2024-11-06T00:11:00Z">
        <w:r w:rsidRPr="00AA3B3C">
          <w:rPr>
            <w:bCs/>
          </w:rPr>
          <w:t>Figure 5. Reflective versus expressive rating.</w:t>
        </w:r>
      </w:ins>
    </w:p>
    <w:p w14:paraId="66E3C025" w14:textId="77777777" w:rsidR="00E82062" w:rsidRDefault="00E82062" w:rsidP="00E82062">
      <w:pPr>
        <w:rPr>
          <w:ins w:id="762" w:author="Billy Mitchell" w:date="2024-11-05T19:11:00Z" w16du:dateUtc="2024-11-06T00:11:00Z"/>
        </w:rPr>
      </w:pPr>
      <w:ins w:id="763"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764" w:author="Billy Mitchell" w:date="2024-11-05T19:11:00Z" w16du:dateUtc="2024-11-06T00:11:00Z"/>
        </w:rPr>
      </w:pPr>
    </w:p>
    <w:p w14:paraId="599DE998" w14:textId="77777777" w:rsidR="00E82062" w:rsidRPr="00AA3B3C" w:rsidRDefault="00E82062" w:rsidP="00E82062">
      <w:pPr>
        <w:spacing w:line="240" w:lineRule="auto"/>
        <w:jc w:val="both"/>
        <w:rPr>
          <w:ins w:id="765" w:author="Billy Mitchell" w:date="2024-11-05T19:11:00Z" w16du:dateUtc="2024-11-06T00:11:00Z"/>
        </w:rPr>
      </w:pPr>
    </w:p>
    <w:p w14:paraId="1A1751AD" w14:textId="77777777" w:rsidR="00E82062" w:rsidRPr="00AA3B3C" w:rsidRDefault="00E82062" w:rsidP="00E82062">
      <w:pPr>
        <w:spacing w:line="240" w:lineRule="auto"/>
        <w:jc w:val="both"/>
        <w:rPr>
          <w:ins w:id="766" w:author="Billy Mitchell" w:date="2024-11-05T19:11:00Z" w16du:dateUtc="2024-11-06T00:11:00Z"/>
        </w:rPr>
      </w:pPr>
      <w:ins w:id="767"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768" w:author="Billy Mitchell" w:date="2024-11-05T19:11:00Z" w16du:dateUtc="2024-11-06T00:11:00Z"/>
          <w:bCs/>
        </w:rPr>
      </w:pPr>
      <w:moveToRangeStart w:id="769" w:author="Billy Mitchell" w:date="2024-11-05T19:11:00Z" w:name="move181726332"/>
      <w:moveTo w:id="770"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769"/>
    <w:p w14:paraId="4C4E9E58" w14:textId="77777777" w:rsidR="00662B7D" w:rsidRPr="00432112" w:rsidRDefault="00662B7D">
      <w:pPr>
        <w:tabs>
          <w:tab w:val="left" w:pos="2517"/>
        </w:tabs>
        <w:rPr>
          <w:rPrChange w:id="771" w:author="Billy Mitchell" w:date="2024-10-31T14:57:00Z" w16du:dateUtc="2024-10-31T18:57:00Z">
            <w:rPr>
              <w:rFonts w:ascii="Aptos" w:hAnsi="Aptos"/>
              <w:b/>
              <w:bCs/>
            </w:rPr>
          </w:rPrChange>
        </w:rPr>
        <w:pPrChange w:id="772"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141"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142"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60"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219"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221"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223"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233"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47"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327"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334"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53"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422"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423"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428"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429"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430"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431"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432"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426"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433"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434"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435"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436"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437"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716"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717"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725"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737"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740"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741"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745"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4274E6" w14:textId="77777777" w:rsidR="001A3269" w:rsidRDefault="001A3269" w:rsidP="00D76A10">
      <w:pPr>
        <w:spacing w:line="240" w:lineRule="auto"/>
      </w:pPr>
      <w:r>
        <w:separator/>
      </w:r>
    </w:p>
  </w:endnote>
  <w:endnote w:type="continuationSeparator" w:id="0">
    <w:p w14:paraId="201DB5A0" w14:textId="77777777" w:rsidR="001A3269" w:rsidRDefault="001A3269"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59C6306D-5A63-4E18-8632-0C8EDBC97D2E}"/>
    <w:embedBold r:id="rId2" w:fontKey="{774174A3-D376-4C5B-AE9D-B1DA29C125D3}"/>
  </w:font>
  <w:font w:name="Merriweather">
    <w:charset w:val="00"/>
    <w:family w:val="auto"/>
    <w:pitch w:val="variable"/>
    <w:sig w:usb0="20000207" w:usb1="00000002" w:usb2="00000000" w:usb3="00000000" w:csb0="00000197" w:csb1="00000000"/>
    <w:embedRegular r:id="rId3" w:fontKey="{9D2091B0-848A-40D5-A9DE-82E791957823}"/>
  </w:font>
  <w:font w:name="Calibri">
    <w:panose1 w:val="020F0502020204030204"/>
    <w:charset w:val="00"/>
    <w:family w:val="swiss"/>
    <w:pitch w:val="variable"/>
    <w:sig w:usb0="E4002EFF" w:usb1="C200247B" w:usb2="00000009" w:usb3="00000000" w:csb0="000001FF" w:csb1="00000000"/>
    <w:embedRegular r:id="rId4" w:fontKey="{87341785-6C3C-4BB9-9FE9-6F41A3D8EC8F}"/>
  </w:font>
  <w:font w:name="Cambria">
    <w:panose1 w:val="02040503050406030204"/>
    <w:charset w:val="00"/>
    <w:family w:val="roman"/>
    <w:pitch w:val="variable"/>
    <w:sig w:usb0="E00006FF" w:usb1="420024FF" w:usb2="02000000" w:usb3="00000000" w:csb0="0000019F" w:csb1="00000000"/>
    <w:embedRegular r:id="rId5" w:fontKey="{0F3B2599-A7EC-4F1B-90CF-0380F5B2AA4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212249" w14:textId="77777777" w:rsidR="001A3269" w:rsidRDefault="001A3269" w:rsidP="00D76A10">
      <w:pPr>
        <w:spacing w:line="240" w:lineRule="auto"/>
      </w:pPr>
      <w:r>
        <w:separator/>
      </w:r>
    </w:p>
  </w:footnote>
  <w:footnote w:type="continuationSeparator" w:id="0">
    <w:p w14:paraId="4CF3BE80" w14:textId="77777777" w:rsidR="001A3269" w:rsidRDefault="001A3269"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172C"/>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A264C"/>
    <w:rsid w:val="001A3269"/>
    <w:rsid w:val="001B3DD2"/>
    <w:rsid w:val="001B6626"/>
    <w:rsid w:val="001C09EC"/>
    <w:rsid w:val="001D1567"/>
    <w:rsid w:val="001E33D0"/>
    <w:rsid w:val="001F4495"/>
    <w:rsid w:val="00211D2F"/>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0367C"/>
    <w:rsid w:val="003125D9"/>
    <w:rsid w:val="00321805"/>
    <w:rsid w:val="0034534F"/>
    <w:rsid w:val="003477A7"/>
    <w:rsid w:val="00351F68"/>
    <w:rsid w:val="00351FB4"/>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36CB3"/>
    <w:rsid w:val="00544E7B"/>
    <w:rsid w:val="005466D0"/>
    <w:rsid w:val="0055073C"/>
    <w:rsid w:val="0055170A"/>
    <w:rsid w:val="00552A01"/>
    <w:rsid w:val="00566002"/>
    <w:rsid w:val="00566D6E"/>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62B7D"/>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06FC"/>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031"/>
    <w:rsid w:val="008F358B"/>
    <w:rsid w:val="008F518E"/>
    <w:rsid w:val="008F5F9D"/>
    <w:rsid w:val="00900DCE"/>
    <w:rsid w:val="00902099"/>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4794"/>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FC2"/>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TotalTime>
  <Pages>31</Pages>
  <Words>51661</Words>
  <Characters>294470</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5</cp:revision>
  <dcterms:created xsi:type="dcterms:W3CDTF">2024-11-08T18:40:00Z</dcterms:created>
  <dcterms:modified xsi:type="dcterms:W3CDTF">2024-11-1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vGNUacr"/&gt;&lt;style id="http://www.zotero.org/styles/nature" hasBibliography="1" bibliographyStyleHasBeenSet="1"/&gt;&lt;prefs&gt;&lt;pref name="fieldType" value="Field"/&gt;&lt;/prefs&gt;&lt;/data&gt;</vt:lpwstr>
  </property>
</Properties>
</file>